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26089C3E"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form of forest disturbanc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640A18">
        <w:rPr>
          <w:rFonts w:ascii="Times New Roman" w:hAnsi="Times New Roman" w:cs="Times New Roman"/>
          <w:sz w:val="24"/>
          <w:szCs w:val="24"/>
        </w:rPr>
        <w:t>has multiple consequences.</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 moisture, and leaf litter depth can change</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often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26137A">
        <w:rPr>
          <w:rFonts w:ascii="Times New Roman" w:hAnsi="Times New Roman" w:cs="Times New Roman"/>
          <w:sz w:val="24"/>
          <w:szCs w:val="24"/>
        </w:rPr>
        <w:instrText xml:space="preserve"> ADDIN ZOTERO_ITEM CSL_CITATION {"citationID":"85bsE0c9","properties":{"formattedCitation":"(Greenberg and Forrest 2003, Barber and Widick 2017)","plainCitation":"(Greenberg and Forrest 2003,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26137A">
        <w:rPr>
          <w:rFonts w:ascii="Times New Roman" w:hAnsi="Times New Roman" w:cs="Times New Roman"/>
          <w:sz w:val="24"/>
          <w:szCs w:val="24"/>
        </w:rPr>
        <w:fldChar w:fldCharType="separate"/>
      </w:r>
      <w:r w:rsidR="0026137A" w:rsidRPr="0026137A">
        <w:rPr>
          <w:rFonts w:ascii="Times New Roman" w:hAnsi="Times New Roman" w:cs="Times New Roman"/>
          <w:sz w:val="24"/>
        </w:rPr>
        <w:t>(Greenberg and Forrest 2003,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A87CD7">
        <w:rPr>
          <w:rFonts w:ascii="Times New Roman" w:hAnsi="Times New Roman" w:cs="Times New Roman"/>
          <w:sz w:val="24"/>
          <w:szCs w:val="24"/>
        </w:rPr>
        <w:t xml:space="preserve">To predict </w:t>
      </w:r>
      <w:r w:rsidR="00D41E1D">
        <w:rPr>
          <w:rFonts w:ascii="Times New Roman" w:hAnsi="Times New Roman" w:cs="Times New Roman"/>
          <w:sz w:val="24"/>
          <w:szCs w:val="24"/>
        </w:rPr>
        <w:t xml:space="preserve">how a windstorm-affected stand will change after </w:t>
      </w:r>
      <w:r w:rsidR="005E6CB9">
        <w:rPr>
          <w:rFonts w:ascii="Times New Roman" w:hAnsi="Times New Roman" w:cs="Times New Roman"/>
          <w:sz w:val="24"/>
          <w:szCs w:val="24"/>
        </w:rPr>
        <w:t xml:space="preserve">the storm, it is helpful to consider the “biological legacies”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5E6CB9">
        <w:rPr>
          <w:rFonts w:ascii="Times New Roman" w:hAnsi="Times New Roman" w:cs="Times New Roman"/>
          <w:sz w:val="24"/>
          <w:szCs w:val="24"/>
        </w:rPr>
        <w:t xml:space="preserve"> </w:t>
      </w:r>
      <w:r w:rsidR="00566B6A">
        <w:rPr>
          <w:rFonts w:ascii="Times New Roman" w:hAnsi="Times New Roman" w:cs="Times New Roman"/>
          <w:sz w:val="24"/>
          <w:szCs w:val="24"/>
        </w:rPr>
        <w:t>that remain in the forest after</w:t>
      </w:r>
      <w:r w:rsidR="00D12F4A">
        <w:rPr>
          <w:rFonts w:ascii="Times New Roman" w:hAnsi="Times New Roman" w:cs="Times New Roman"/>
          <w:sz w:val="24"/>
          <w:szCs w:val="24"/>
        </w:rPr>
        <w:t xml:space="preserve"> the disturbanc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50C59281" w:rsidR="00C11CE9" w:rsidRDefault="00C11CE9">
      <w:pPr>
        <w:rPr>
          <w:rFonts w:ascii="Times New Roman" w:hAnsi="Times New Roman" w:cs="Times New Roman"/>
          <w:sz w:val="24"/>
          <w:szCs w:val="24"/>
        </w:rPr>
      </w:pPr>
      <w:r>
        <w:rPr>
          <w:rFonts w:ascii="Times New Roman" w:hAnsi="Times New Roman" w:cs="Times New Roman"/>
          <w:sz w:val="24"/>
          <w:szCs w:val="24"/>
        </w:rPr>
        <w:tab/>
      </w:r>
      <w:r w:rsidR="00A45B3C">
        <w:rPr>
          <w:rFonts w:ascii="Times New Roman" w:hAnsi="Times New Roman" w:cs="Times New Roman"/>
          <w:sz w:val="24"/>
          <w:szCs w:val="24"/>
        </w:rPr>
        <w:t>Harvesting</w:t>
      </w:r>
      <w:r w:rsidR="006764AC">
        <w:rPr>
          <w:rFonts w:ascii="Times New Roman" w:hAnsi="Times New Roman" w:cs="Times New Roman"/>
          <w:sz w:val="24"/>
          <w:szCs w:val="24"/>
        </w:rPr>
        <w:t xml:space="preserve"> the trees </w:t>
      </w:r>
      <w:r w:rsidR="00A45B3C">
        <w:rPr>
          <w:rFonts w:ascii="Times New Roman" w:hAnsi="Times New Roman" w:cs="Times New Roman"/>
          <w:sz w:val="24"/>
          <w:szCs w:val="24"/>
        </w:rPr>
        <w:t>in a windstorm-affected stand</w:t>
      </w:r>
      <w:r w:rsidR="006764AC">
        <w:rPr>
          <w:rFonts w:ascii="Times New Roman" w:hAnsi="Times New Roman" w:cs="Times New Roman"/>
          <w:sz w:val="24"/>
          <w:szCs w:val="24"/>
        </w:rPr>
        <w:t xml:space="preserve">, a practice called salvage-logging,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C9371B">
        <w:rPr>
          <w:rFonts w:ascii="Times New Roman" w:hAnsi="Times New Roman" w:cs="Times New Roman"/>
          <w:sz w:val="24"/>
          <w:szCs w:val="24"/>
        </w:rPr>
        <w:t>L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 xml:space="preserve">managing forests in ways that conserve </w:t>
      </w:r>
      <w:r w:rsidR="00AC1FC3">
        <w:rPr>
          <w:rFonts w:ascii="Times New Roman" w:hAnsi="Times New Roman" w:cs="Times New Roman"/>
          <w:sz w:val="24"/>
          <w:szCs w:val="24"/>
        </w:rPr>
        <w:t xml:space="preserve">insect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12385E">
        <w:rPr>
          <w:rFonts w:ascii="Times New Roman" w:hAnsi="Times New Roman" w:cs="Times New Roman"/>
          <w:sz w:val="24"/>
          <w:szCs w:val="24"/>
        </w:rPr>
        <w:t xml:space="preserve"> in light of the threats to insects occurring globally</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 xml:space="preserve">Thus, researchers are investigating </w:t>
      </w:r>
      <w:r w:rsidR="00C6133C">
        <w:rPr>
          <w:rFonts w:ascii="Times New Roman" w:hAnsi="Times New Roman" w:cs="Times New Roman"/>
          <w:sz w:val="24"/>
          <w:szCs w:val="24"/>
        </w:rPr>
        <w:t xml:space="preserve">how salvage-logging </w:t>
      </w:r>
      <w:r w:rsidR="00F1689D">
        <w:rPr>
          <w:rFonts w:ascii="Times New Roman" w:hAnsi="Times New Roman" w:cs="Times New Roman"/>
          <w:sz w:val="24"/>
          <w:szCs w:val="24"/>
        </w:rPr>
        <w:t xml:space="preserve">impacts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Specifically, salvage-logging may </w:t>
      </w:r>
      <w:r w:rsidR="008E70E2">
        <w:rPr>
          <w:rFonts w:ascii="Times New Roman" w:hAnsi="Times New Roman" w:cs="Times New Roman"/>
          <w:sz w:val="24"/>
          <w:szCs w:val="24"/>
        </w:rPr>
        <w:t>alter 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 xml:space="preserve">left by windstorms, </w:t>
      </w:r>
      <w:r w:rsidR="004C44A3">
        <w:rPr>
          <w:rFonts w:ascii="Times New Roman" w:hAnsi="Times New Roman" w:cs="Times New Roman"/>
          <w:sz w:val="24"/>
          <w:szCs w:val="24"/>
        </w:rPr>
        <w:t>not only by a reduction in woody debris, but also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7455A80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 understanding the insect community as a whole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the mature forest category,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forests with thick ground vegetation vs.</w:t>
      </w:r>
      <w:r w:rsidR="00F74119">
        <w:rPr>
          <w:rFonts w:ascii="Times New Roman" w:hAnsi="Times New Roman" w:cs="Times New Roman"/>
          <w:sz w:val="24"/>
          <w:szCs w:val="24"/>
        </w:rPr>
        <w:t xml:space="preserve"> open 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y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511C7807" w:rsidR="00F278DE" w:rsidRDefault="00707342">
      <w:pPr>
        <w:rPr>
          <w:rFonts w:ascii="Times New Roman" w:hAnsi="Times New Roman" w:cs="Times New Roman"/>
          <w:sz w:val="24"/>
          <w:szCs w:val="24"/>
        </w:rPr>
      </w:pPr>
      <w:r>
        <w:rPr>
          <w:rFonts w:ascii="Times New Roman" w:hAnsi="Times New Roman" w:cs="Times New Roman"/>
          <w:sz w:val="24"/>
          <w:szCs w:val="24"/>
        </w:rPr>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6F2001">
        <w:rPr>
          <w:rFonts w:ascii="Times New Roman" w:hAnsi="Times New Roman" w:cs="Times New Roman"/>
          <w:sz w:val="24"/>
          <w:szCs w:val="24"/>
        </w:rPr>
        <w:t>: influx of new species and decline of 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 xml:space="preserve">(Sklodowski and Garbalinska 2011, Lee et al. 2017, Barber </w:t>
      </w:r>
      <w:r w:rsidR="004879FD" w:rsidRPr="004879FD">
        <w:rPr>
          <w:rFonts w:ascii="Times New Roman" w:hAnsi="Times New Roman" w:cs="Times New Roman"/>
          <w:sz w:val="24"/>
        </w:rPr>
        <w:lastRenderedPageBreak/>
        <w:t>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F63816">
        <w:rPr>
          <w:rFonts w:ascii="Times New Roman" w:hAnsi="Times New Roman" w:cs="Times New Roman"/>
          <w:sz w:val="24"/>
          <w:szCs w:val="24"/>
        </w:rPr>
        <w:t xml:space="preserve">Jack Pine sites that were </w:t>
      </w:r>
      <w:r w:rsidR="00F456A6">
        <w:rPr>
          <w:rFonts w:ascii="Times New Roman" w:hAnsi="Times New Roman" w:cs="Times New Roman"/>
          <w:sz w:val="24"/>
          <w:szCs w:val="24"/>
        </w:rPr>
        <w:t>wind-disturbed or salva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F63816">
        <w:rPr>
          <w:rFonts w:ascii="Times New Roman" w:hAnsi="Times New Roman" w:cs="Times New Roman"/>
          <w:sz w:val="24"/>
          <w:szCs w:val="24"/>
        </w:rPr>
        <w:t xml:space="preserve">, </w:t>
      </w:r>
      <w:r w:rsidR="005F5ACD" w:rsidRPr="00075AD7">
        <w:rPr>
          <w:rFonts w:ascii="Times New Roman" w:hAnsi="Times New Roman" w:cs="Times New Roman"/>
          <w:i/>
          <w:iCs/>
          <w:sz w:val="24"/>
          <w:szCs w:val="24"/>
        </w:rPr>
        <w:t xml:space="preserve">P. </w:t>
      </w:r>
      <w:proofErr w:type="spellStart"/>
      <w:r w:rsidR="005F5ACD" w:rsidRPr="00075AD7">
        <w:rPr>
          <w:rFonts w:ascii="Times New Roman" w:hAnsi="Times New Roman" w:cs="Times New Roman"/>
          <w:i/>
          <w:iCs/>
          <w:sz w:val="24"/>
          <w:szCs w:val="24"/>
        </w:rPr>
        <w:t>coracinus</w:t>
      </w:r>
      <w:proofErr w:type="spellEnd"/>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 Scots 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 xml:space="preserve">The decrease in </w:t>
      </w:r>
      <w:r w:rsidR="00E85123">
        <w:rPr>
          <w:rFonts w:ascii="Times New Roman" w:hAnsi="Times New Roman" w:cs="Times New Roman"/>
          <w:sz w:val="24"/>
          <w:szCs w:val="24"/>
        </w:rPr>
        <w:t xml:space="preserve">forest-adapted ground beetles after windstorms and </w:t>
      </w:r>
      <w:r w:rsidR="00842E83">
        <w:rPr>
          <w:rFonts w:ascii="Times New Roman" w:hAnsi="Times New Roman" w:cs="Times New Roman"/>
          <w:sz w:val="24"/>
          <w:szCs w:val="24"/>
        </w:rPr>
        <w:t xml:space="preserve">salvage-logging </w:t>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but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3D6DEC">
        <w:rPr>
          <w:rFonts w:ascii="Times New Roman" w:hAnsi="Times New Roman" w:cs="Times New Roman"/>
          <w:sz w:val="24"/>
          <w:szCs w:val="24"/>
        </w:rPr>
        <w:t xml:space="preserve"> are likely</w:t>
      </w:r>
      <w:r w:rsidR="00AD1250">
        <w:rPr>
          <w:rFonts w:ascii="Times New Roman" w:hAnsi="Times New Roman" w:cs="Times New Roman"/>
          <w:sz w:val="24"/>
          <w:szCs w:val="24"/>
        </w:rPr>
        <w:t xml:space="preserve"> involved</w:t>
      </w:r>
      <w:r w:rsidR="003D086F">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Studies of clearcuts</w:t>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ground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p>
    <w:p w14:paraId="18ED3384" w14:textId="77777777" w:rsidR="00B12CDF" w:rsidRDefault="00B12CDF">
      <w:pPr>
        <w:rPr>
          <w:rFonts w:ascii="Times New Roman" w:hAnsi="Times New Roman" w:cs="Times New Roman"/>
          <w:sz w:val="24"/>
          <w:szCs w:val="24"/>
        </w:rPr>
      </w:pPr>
    </w:p>
    <w:p w14:paraId="7F7F46B7" w14:textId="2B87F528"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 xml:space="preserve">the taxonomic composition of ground </w:t>
      </w:r>
      <w:proofErr w:type="gramStart"/>
      <w:r w:rsidR="00000A1F">
        <w:rPr>
          <w:rFonts w:ascii="Times New Roman" w:hAnsi="Times New Roman" w:cs="Times New Roman"/>
          <w:sz w:val="24"/>
          <w:szCs w:val="24"/>
        </w:rPr>
        <w:t>beetle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 t</w:t>
      </w:r>
      <w:r w:rsidR="00453CED">
        <w:rPr>
          <w:rFonts w:ascii="Times New Roman" w:hAnsi="Times New Roman" w:cs="Times New Roman"/>
          <w:sz w:val="24"/>
          <w:szCs w:val="24"/>
        </w:rPr>
        <w:t xml:space="preserve">raits of beetles relate to forest disturbance. So far, </w:t>
      </w:r>
      <w:r w:rsidR="009D69A0">
        <w:rPr>
          <w:rFonts w:ascii="Times New Roman" w:hAnsi="Times New Roman" w:cs="Times New Roman"/>
          <w:sz w:val="24"/>
          <w:szCs w:val="24"/>
        </w:rPr>
        <w:t>we know that ground beetle</w:t>
      </w:r>
      <w:r w:rsidR="00A80974">
        <w:rPr>
          <w:rFonts w:ascii="Times New Roman" w:hAnsi="Times New Roman" w:cs="Times New Roman"/>
          <w:sz w:val="24"/>
          <w:szCs w:val="24"/>
        </w:rPr>
        <w:t xml:space="preserve"> species </w:t>
      </w:r>
      <w:r w:rsidR="009D69A0">
        <w:rPr>
          <w:rFonts w:ascii="Times New Roman" w:hAnsi="Times New Roman" w:cs="Times New Roman"/>
          <w:sz w:val="24"/>
          <w:szCs w:val="24"/>
        </w:rPr>
        <w:t>in tornado-disturbed forests tend to have smaller body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4E4EF2">
        <w:rPr>
          <w:rFonts w:ascii="Times New Roman" w:hAnsi="Times New Roman" w:cs="Times New Roman"/>
          <w:sz w:val="24"/>
          <w:szCs w:val="24"/>
        </w:rPr>
        <w:t>are capable of flight,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ED5AD3">
        <w:rPr>
          <w:rFonts w:ascii="Times New Roman" w:hAnsi="Times New Roman" w:cs="Times New Roman"/>
          <w:sz w:val="24"/>
          <w:szCs w:val="24"/>
        </w:rPr>
        <w:t xml:space="preserve"> </w:t>
      </w:r>
      <w:proofErr w:type="gramStart"/>
      <w:r w:rsidR="00ED5AD3">
        <w:rPr>
          <w:rFonts w:ascii="Times New Roman" w:hAnsi="Times New Roman" w:cs="Times New Roman"/>
          <w:sz w:val="24"/>
          <w:szCs w:val="24"/>
        </w:rPr>
        <w:t>Thus</w:t>
      </w:r>
      <w:proofErr w:type="gramEnd"/>
      <w:r w:rsidR="00ED5AD3">
        <w:rPr>
          <w:rFonts w:ascii="Times New Roman" w:hAnsi="Times New Roman" w:cs="Times New Roman"/>
          <w:sz w:val="24"/>
          <w:szCs w:val="24"/>
        </w:rPr>
        <w:t xml:space="preserve"> the investigation of more traits is warranted. Specifically, </w:t>
      </w:r>
      <w:r w:rsidR="00D93C0A">
        <w:rPr>
          <w:rFonts w:ascii="Times New Roman" w:hAnsi="Times New Roman" w:cs="Times New Roman"/>
          <w:sz w:val="24"/>
          <w:szCs w:val="24"/>
        </w:rPr>
        <w:t xml:space="preserve">ground beetles exhibit trait </w:t>
      </w:r>
      <w:r w:rsidR="00305A23">
        <w:rPr>
          <w:rFonts w:ascii="Times New Roman" w:hAnsi="Times New Roman" w:cs="Times New Roman"/>
          <w:sz w:val="24"/>
          <w:szCs w:val="24"/>
        </w:rPr>
        <w:t>“</w:t>
      </w:r>
      <w:r w:rsidR="00D93C0A">
        <w:rPr>
          <w:rFonts w:ascii="Times New Roman" w:hAnsi="Times New Roman" w:cs="Times New Roman"/>
          <w:sz w:val="24"/>
          <w:szCs w:val="24"/>
        </w:rPr>
        <w:t>syndromes</w:t>
      </w:r>
      <w:r w:rsidR="00305A23">
        <w:rPr>
          <w:rFonts w:ascii="Times New Roman" w:hAnsi="Times New Roman" w:cs="Times New Roman"/>
          <w:sz w:val="24"/>
          <w:szCs w:val="24"/>
        </w:rPr>
        <w:t>”</w:t>
      </w:r>
      <w:r w:rsidR="00D93C0A">
        <w:rPr>
          <w:rFonts w:ascii="Times New Roman" w:hAnsi="Times New Roman" w:cs="Times New Roman"/>
          <w:sz w:val="24"/>
          <w:szCs w:val="24"/>
        </w:rPr>
        <w:t xml:space="preserve">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CF0EC0">
        <w:rPr>
          <w:rFonts w:ascii="Times New Roman" w:hAnsi="Times New Roman" w:cs="Times New Roman"/>
          <w:sz w:val="24"/>
          <w:szCs w:val="24"/>
        </w:rPr>
        <w:t xml:space="preserve">. These strategies includ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Research is required to determine whether the effect of forest disturbance on ground beetles is mediated by their species-specific traits.</w:t>
      </w:r>
    </w:p>
    <w:p w14:paraId="2E05EC84" w14:textId="77777777" w:rsidR="00246B9F" w:rsidRDefault="00246B9F">
      <w:pPr>
        <w:rPr>
          <w:rFonts w:ascii="Times New Roman" w:hAnsi="Times New Roman" w:cs="Times New Roman"/>
          <w:b/>
          <w:bCs/>
          <w:sz w:val="24"/>
          <w:szCs w:val="24"/>
        </w:rPr>
      </w:pPr>
    </w:p>
    <w:p w14:paraId="59AAE91C" w14:textId="55F4DE6D" w:rsidR="00712D79" w:rsidRPr="003B604E" w:rsidRDefault="003B604E">
      <w:pPr>
        <w:rPr>
          <w:rFonts w:ascii="Times New Roman" w:hAnsi="Times New Roman" w:cs="Times New Roman"/>
          <w:b/>
          <w:bCs/>
          <w:sz w:val="24"/>
          <w:szCs w:val="24"/>
        </w:rPr>
      </w:pPr>
      <w:r w:rsidRPr="003B604E">
        <w:rPr>
          <w:rFonts w:ascii="Times New Roman" w:hAnsi="Times New Roman" w:cs="Times New Roman"/>
          <w:b/>
          <w:bCs/>
          <w:sz w:val="24"/>
          <w:szCs w:val="24"/>
        </w:rPr>
        <w:t>Challenge paragraph:</w:t>
      </w:r>
    </w:p>
    <w:p w14:paraId="71849F02" w14:textId="77777777" w:rsidR="003B604E" w:rsidRDefault="003B604E">
      <w:pPr>
        <w:rPr>
          <w:rFonts w:ascii="Times New Roman" w:hAnsi="Times New Roman" w:cs="Times New Roman"/>
          <w:sz w:val="24"/>
          <w:szCs w:val="24"/>
        </w:rPr>
      </w:pPr>
    </w:p>
    <w:p w14:paraId="2A9CD71D" w14:textId="70044F11" w:rsidR="008E50F7"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092C64">
        <w:rPr>
          <w:rFonts w:ascii="Times New Roman" w:hAnsi="Times New Roman" w:cs="Times New Roman"/>
          <w:sz w:val="24"/>
          <w:szCs w:val="24"/>
        </w:rPr>
        <w:t xml:space="preserve">(1) </w:t>
      </w:r>
      <w:r w:rsidR="00A42273">
        <w:rPr>
          <w:rFonts w:ascii="Times New Roman" w:hAnsi="Times New Roman" w:cs="Times New Roman"/>
          <w:sz w:val="24"/>
          <w:szCs w:val="24"/>
        </w:rPr>
        <w:t xml:space="preserve">First, we will compare </w:t>
      </w:r>
      <w:r w:rsidR="007F1C11">
        <w:rPr>
          <w:rFonts w:ascii="Times New Roman" w:hAnsi="Times New Roman" w:cs="Times New Roman"/>
          <w:sz w:val="24"/>
          <w:szCs w:val="24"/>
        </w:rPr>
        <w:t xml:space="preserve">the </w:t>
      </w:r>
      <w:r w:rsidR="00327F03">
        <w:rPr>
          <w:rFonts w:ascii="Times New Roman" w:hAnsi="Times New Roman" w:cs="Times New Roman"/>
          <w:sz w:val="24"/>
          <w:szCs w:val="24"/>
        </w:rPr>
        <w:t>alpha-</w:t>
      </w:r>
      <w:r w:rsidR="007F1C11">
        <w:rPr>
          <w:rFonts w:ascii="Times New Roman" w:hAnsi="Times New Roman" w:cs="Times New Roman"/>
          <w:sz w:val="24"/>
          <w:szCs w:val="24"/>
        </w:rPr>
        <w:t>diversity</w:t>
      </w:r>
      <w:r w:rsidR="004B4512">
        <w:rPr>
          <w:rFonts w:ascii="Times New Roman" w:hAnsi="Times New Roman" w:cs="Times New Roman"/>
          <w:sz w:val="24"/>
          <w:szCs w:val="24"/>
        </w:rPr>
        <w:t xml:space="preserve"> of ground beetles between </w:t>
      </w:r>
      <w:r w:rsidR="00B60902">
        <w:rPr>
          <w:rFonts w:ascii="Times New Roman" w:hAnsi="Times New Roman" w:cs="Times New Roman"/>
          <w:sz w:val="24"/>
          <w:szCs w:val="24"/>
        </w:rPr>
        <w:t xml:space="preserve">undisturbed forest (hereafter “forest”), </w:t>
      </w:r>
      <w:r w:rsidR="000302B3">
        <w:rPr>
          <w:rFonts w:ascii="Times New Roman" w:hAnsi="Times New Roman" w:cs="Times New Roman"/>
          <w:sz w:val="24"/>
          <w:szCs w:val="24"/>
        </w:rPr>
        <w:t xml:space="preserve">unsalvaged </w:t>
      </w:r>
      <w:r w:rsidR="00622A7C">
        <w:rPr>
          <w:rFonts w:ascii="Times New Roman" w:hAnsi="Times New Roman" w:cs="Times New Roman"/>
          <w:sz w:val="24"/>
          <w:szCs w:val="24"/>
        </w:rPr>
        <w:t xml:space="preserve">windthrow </w:t>
      </w:r>
      <w:r w:rsidR="00327F03">
        <w:rPr>
          <w:rFonts w:ascii="Times New Roman" w:hAnsi="Times New Roman" w:cs="Times New Roman"/>
          <w:sz w:val="24"/>
          <w:szCs w:val="24"/>
        </w:rPr>
        <w:t>(hereafter</w:t>
      </w:r>
      <w:r w:rsidR="00411AC0">
        <w:rPr>
          <w:rFonts w:ascii="Times New Roman" w:hAnsi="Times New Roman" w:cs="Times New Roman"/>
          <w:sz w:val="24"/>
          <w:szCs w:val="24"/>
        </w:rPr>
        <w:t>: “windthrow”)</w:t>
      </w:r>
      <w:r w:rsidR="00B60902">
        <w:rPr>
          <w:rFonts w:ascii="Times New Roman" w:hAnsi="Times New Roman" w:cs="Times New Roman"/>
          <w:sz w:val="24"/>
          <w:szCs w:val="24"/>
        </w:rPr>
        <w:t>,</w:t>
      </w:r>
      <w:r w:rsidR="00622A7C">
        <w:rPr>
          <w:rFonts w:ascii="Times New Roman" w:hAnsi="Times New Roman" w:cs="Times New Roman"/>
          <w:sz w:val="24"/>
          <w:szCs w:val="24"/>
        </w:rPr>
        <w:t xml:space="preserve"> </w:t>
      </w:r>
      <w:r w:rsidR="00B60902">
        <w:rPr>
          <w:rFonts w:ascii="Times New Roman" w:hAnsi="Times New Roman" w:cs="Times New Roman"/>
          <w:sz w:val="24"/>
          <w:szCs w:val="24"/>
        </w:rPr>
        <w:t xml:space="preserve">and </w:t>
      </w:r>
      <w:r w:rsidR="00622A7C">
        <w:rPr>
          <w:rFonts w:ascii="Times New Roman" w:hAnsi="Times New Roman" w:cs="Times New Roman"/>
          <w:sz w:val="24"/>
          <w:szCs w:val="24"/>
        </w:rPr>
        <w:t>salvage</w:t>
      </w:r>
      <w:r w:rsidR="000302B3">
        <w:rPr>
          <w:rFonts w:ascii="Times New Roman" w:hAnsi="Times New Roman" w:cs="Times New Roman"/>
          <w:sz w:val="24"/>
          <w:szCs w:val="24"/>
        </w:rPr>
        <w:t xml:space="preserve">d windthrow </w:t>
      </w:r>
      <w:r w:rsidR="00411AC0">
        <w:rPr>
          <w:rFonts w:ascii="Times New Roman" w:hAnsi="Times New Roman" w:cs="Times New Roman"/>
          <w:sz w:val="24"/>
          <w:szCs w:val="24"/>
        </w:rPr>
        <w:t xml:space="preserve">(hereafter: “salvaged”) </w:t>
      </w:r>
      <w:r w:rsidR="005C233A">
        <w:rPr>
          <w:rFonts w:ascii="Times New Roman" w:hAnsi="Times New Roman" w:cs="Times New Roman"/>
          <w:sz w:val="24"/>
          <w:szCs w:val="24"/>
        </w:rPr>
        <w:t xml:space="preserve">management </w:t>
      </w:r>
      <w:r w:rsidR="000302B3">
        <w:rPr>
          <w:rFonts w:ascii="Times New Roman" w:hAnsi="Times New Roman" w:cs="Times New Roman"/>
          <w:sz w:val="24"/>
          <w:szCs w:val="24"/>
        </w:rPr>
        <w:t>treatments</w:t>
      </w:r>
      <w:r w:rsidR="004D42C9">
        <w:rPr>
          <w:rFonts w:ascii="Times New Roman" w:hAnsi="Times New Roman" w:cs="Times New Roman"/>
          <w:sz w:val="24"/>
          <w:szCs w:val="24"/>
        </w:rPr>
        <w:t xml:space="preserve">, </w:t>
      </w:r>
      <w:r w:rsidR="00404269">
        <w:rPr>
          <w:rFonts w:ascii="Times New Roman" w:hAnsi="Times New Roman" w:cs="Times New Roman"/>
          <w:sz w:val="24"/>
          <w:szCs w:val="24"/>
        </w:rPr>
        <w:t xml:space="preserve">at three and </w:t>
      </w:r>
      <w:r w:rsidR="00053560">
        <w:rPr>
          <w:rFonts w:ascii="Times New Roman" w:hAnsi="Times New Roman" w:cs="Times New Roman"/>
          <w:sz w:val="24"/>
          <w:szCs w:val="24"/>
        </w:rPr>
        <w:t>ten</w:t>
      </w:r>
      <w:r w:rsidR="00404269">
        <w:rPr>
          <w:rFonts w:ascii="Times New Roman" w:hAnsi="Times New Roman" w:cs="Times New Roman"/>
          <w:sz w:val="24"/>
          <w:szCs w:val="24"/>
        </w:rPr>
        <w:t xml:space="preserve"> years after the </w:t>
      </w:r>
      <w:r w:rsidR="00B60902">
        <w:rPr>
          <w:rFonts w:ascii="Times New Roman" w:hAnsi="Times New Roman" w:cs="Times New Roman"/>
          <w:sz w:val="24"/>
          <w:szCs w:val="24"/>
        </w:rPr>
        <w:t>wind</w:t>
      </w:r>
      <w:r w:rsidR="006D21CA">
        <w:rPr>
          <w:rFonts w:ascii="Times New Roman" w:hAnsi="Times New Roman" w:cs="Times New Roman"/>
          <w:sz w:val="24"/>
          <w:szCs w:val="24"/>
        </w:rPr>
        <w:t>throw</w:t>
      </w:r>
      <w:r w:rsidR="00404269">
        <w:rPr>
          <w:rFonts w:ascii="Times New Roman" w:hAnsi="Times New Roman" w:cs="Times New Roman"/>
          <w:sz w:val="24"/>
          <w:szCs w:val="24"/>
        </w:rPr>
        <w:t>.</w:t>
      </w:r>
      <w:r w:rsidR="00F17CFB">
        <w:rPr>
          <w:rFonts w:ascii="Times New Roman" w:hAnsi="Times New Roman" w:cs="Times New Roman"/>
          <w:sz w:val="24"/>
          <w:szCs w:val="24"/>
        </w:rPr>
        <w:t xml:space="preserve"> </w:t>
      </w:r>
      <w:r w:rsidR="00092C64">
        <w:rPr>
          <w:rFonts w:ascii="Times New Roman" w:hAnsi="Times New Roman" w:cs="Times New Roman"/>
          <w:sz w:val="24"/>
          <w:szCs w:val="24"/>
        </w:rPr>
        <w:t xml:space="preserve">(2) </w:t>
      </w:r>
      <w:r w:rsidR="00F17CFB">
        <w:rPr>
          <w:rFonts w:ascii="Times New Roman" w:hAnsi="Times New Roman" w:cs="Times New Roman"/>
          <w:sz w:val="24"/>
          <w:szCs w:val="24"/>
        </w:rPr>
        <w:t>Then we will compare the diversity of</w:t>
      </w:r>
      <w:r w:rsidR="00981195">
        <w:rPr>
          <w:rFonts w:ascii="Times New Roman" w:hAnsi="Times New Roman" w:cs="Times New Roman"/>
          <w:sz w:val="24"/>
          <w:szCs w:val="24"/>
        </w:rPr>
        <w:t xml:space="preserve"> ground beetle </w:t>
      </w:r>
      <w:r w:rsidR="00E6775C">
        <w:rPr>
          <w:rFonts w:ascii="Times New Roman" w:hAnsi="Times New Roman" w:cs="Times New Roman"/>
          <w:sz w:val="24"/>
          <w:szCs w:val="24"/>
        </w:rPr>
        <w:t>traits</w:t>
      </w:r>
      <w:r w:rsidR="00E45E67">
        <w:rPr>
          <w:rFonts w:ascii="Times New Roman" w:hAnsi="Times New Roman" w:cs="Times New Roman"/>
          <w:sz w:val="24"/>
          <w:szCs w:val="24"/>
        </w:rPr>
        <w:t xml:space="preserve"> between treatments using functional </w:t>
      </w:r>
      <w:r w:rsidR="00EA1766">
        <w:rPr>
          <w:rFonts w:ascii="Times New Roman" w:hAnsi="Times New Roman" w:cs="Times New Roman"/>
          <w:sz w:val="24"/>
          <w:szCs w:val="24"/>
        </w:rPr>
        <w:t>alpha-diversity</w:t>
      </w:r>
      <w:r w:rsidR="00E45E67">
        <w:rPr>
          <w:rFonts w:ascii="Times New Roman" w:hAnsi="Times New Roman" w:cs="Times New Roman"/>
          <w:sz w:val="24"/>
          <w:szCs w:val="24"/>
        </w:rPr>
        <w:t>.</w:t>
      </w:r>
      <w:r w:rsidR="00CF6DC7">
        <w:rPr>
          <w:rFonts w:ascii="Times New Roman" w:hAnsi="Times New Roman" w:cs="Times New Roman"/>
          <w:sz w:val="24"/>
          <w:szCs w:val="24"/>
        </w:rPr>
        <w:t xml:space="preserve"> </w:t>
      </w:r>
      <w:r w:rsidR="00092C64">
        <w:rPr>
          <w:rFonts w:ascii="Times New Roman" w:hAnsi="Times New Roman" w:cs="Times New Roman"/>
          <w:sz w:val="24"/>
          <w:szCs w:val="24"/>
        </w:rPr>
        <w:t xml:space="preserve">(3) </w:t>
      </w:r>
      <w:r w:rsidR="006D21CA">
        <w:rPr>
          <w:rFonts w:ascii="Times New Roman" w:hAnsi="Times New Roman" w:cs="Times New Roman"/>
          <w:sz w:val="24"/>
          <w:szCs w:val="24"/>
        </w:rPr>
        <w:t>Next</w:t>
      </w:r>
      <w:r w:rsidR="00CF6DC7">
        <w:rPr>
          <w:rFonts w:ascii="Times New Roman" w:hAnsi="Times New Roman" w:cs="Times New Roman"/>
          <w:sz w:val="24"/>
          <w:szCs w:val="24"/>
        </w:rPr>
        <w:t xml:space="preserve">, we will </w:t>
      </w:r>
      <w:r w:rsidR="00647F78">
        <w:rPr>
          <w:rFonts w:ascii="Times New Roman" w:hAnsi="Times New Roman" w:cs="Times New Roman"/>
          <w:sz w:val="24"/>
          <w:szCs w:val="24"/>
        </w:rPr>
        <w:t xml:space="preserve">investigate </w:t>
      </w:r>
      <w:r w:rsidR="004E5BAD">
        <w:rPr>
          <w:rFonts w:ascii="Times New Roman" w:hAnsi="Times New Roman" w:cs="Times New Roman"/>
          <w:sz w:val="24"/>
          <w:szCs w:val="24"/>
        </w:rPr>
        <w:t>whether the community composition of ground beetle</w:t>
      </w:r>
      <w:r w:rsidR="00E55E3E">
        <w:rPr>
          <w:rFonts w:ascii="Times New Roman" w:hAnsi="Times New Roman" w:cs="Times New Roman"/>
          <w:sz w:val="24"/>
          <w:szCs w:val="24"/>
        </w:rPr>
        <w:t xml:space="preserve"> species</w:t>
      </w:r>
      <w:r w:rsidR="004E5BAD">
        <w:rPr>
          <w:rFonts w:ascii="Times New Roman" w:hAnsi="Times New Roman" w:cs="Times New Roman"/>
          <w:sz w:val="24"/>
          <w:szCs w:val="24"/>
        </w:rPr>
        <w:t xml:space="preserve"> </w:t>
      </w:r>
      <w:r w:rsidR="00027072">
        <w:rPr>
          <w:rFonts w:ascii="Times New Roman" w:hAnsi="Times New Roman" w:cs="Times New Roman"/>
          <w:sz w:val="24"/>
          <w:szCs w:val="24"/>
        </w:rPr>
        <w:t>differs between treatments.</w:t>
      </w:r>
      <w:r w:rsidR="00E55E3E">
        <w:rPr>
          <w:rFonts w:ascii="Times New Roman" w:hAnsi="Times New Roman" w:cs="Times New Roman"/>
          <w:sz w:val="24"/>
          <w:szCs w:val="24"/>
        </w:rPr>
        <w:t xml:space="preserve"> </w:t>
      </w:r>
      <w:r w:rsidR="00092C64">
        <w:rPr>
          <w:rFonts w:ascii="Times New Roman" w:hAnsi="Times New Roman" w:cs="Times New Roman"/>
          <w:sz w:val="24"/>
          <w:szCs w:val="24"/>
        </w:rPr>
        <w:t xml:space="preserve">(4) </w:t>
      </w:r>
      <w:r w:rsidR="00FB4796">
        <w:rPr>
          <w:rFonts w:ascii="Times New Roman" w:hAnsi="Times New Roman" w:cs="Times New Roman"/>
          <w:sz w:val="24"/>
          <w:szCs w:val="24"/>
        </w:rPr>
        <w:t>To explore mechanisms by which</w:t>
      </w:r>
      <w:r w:rsidR="00095929">
        <w:rPr>
          <w:rFonts w:ascii="Times New Roman" w:hAnsi="Times New Roman" w:cs="Times New Roman"/>
          <w:sz w:val="24"/>
          <w:szCs w:val="24"/>
        </w:rPr>
        <w:t xml:space="preserve"> forest management </w:t>
      </w:r>
      <w:r w:rsidR="006D21CA">
        <w:rPr>
          <w:rFonts w:ascii="Times New Roman" w:hAnsi="Times New Roman" w:cs="Times New Roman"/>
          <w:sz w:val="24"/>
          <w:szCs w:val="24"/>
        </w:rPr>
        <w:t xml:space="preserve">impacts </w:t>
      </w:r>
      <w:r w:rsidR="00960819">
        <w:rPr>
          <w:rFonts w:ascii="Times New Roman" w:hAnsi="Times New Roman" w:cs="Times New Roman"/>
          <w:sz w:val="24"/>
          <w:szCs w:val="24"/>
        </w:rPr>
        <w:t>the fitness of ground beetles</w:t>
      </w:r>
      <w:r w:rsidR="00FF5F63">
        <w:rPr>
          <w:rFonts w:ascii="Times New Roman" w:hAnsi="Times New Roman" w:cs="Times New Roman"/>
          <w:sz w:val="24"/>
          <w:szCs w:val="24"/>
        </w:rPr>
        <w:t xml:space="preserve">, we will </w:t>
      </w:r>
      <w:r w:rsidR="00440CE1">
        <w:rPr>
          <w:rFonts w:ascii="Times New Roman" w:hAnsi="Times New Roman" w:cs="Times New Roman"/>
          <w:sz w:val="24"/>
          <w:szCs w:val="24"/>
        </w:rPr>
        <w:t xml:space="preserve">compare </w:t>
      </w:r>
      <w:r w:rsidR="001311F6">
        <w:rPr>
          <w:rFonts w:ascii="Times New Roman" w:hAnsi="Times New Roman" w:cs="Times New Roman"/>
          <w:sz w:val="24"/>
          <w:szCs w:val="24"/>
        </w:rPr>
        <w:t>traits of beetles caught in each treatment</w:t>
      </w:r>
      <w:r w:rsidR="00DE1534">
        <w:rPr>
          <w:rFonts w:ascii="Times New Roman" w:hAnsi="Times New Roman" w:cs="Times New Roman"/>
          <w:sz w:val="24"/>
          <w:szCs w:val="24"/>
        </w:rPr>
        <w:t xml:space="preserve"> and compare functional community composition</w:t>
      </w:r>
      <w:r w:rsidR="001311F6">
        <w:rPr>
          <w:rFonts w:ascii="Times New Roman" w:hAnsi="Times New Roman" w:cs="Times New Roman"/>
          <w:sz w:val="24"/>
          <w:szCs w:val="24"/>
        </w:rPr>
        <w:t>.</w:t>
      </w:r>
      <w:r w:rsidR="0060112F">
        <w:rPr>
          <w:rFonts w:ascii="Times New Roman" w:hAnsi="Times New Roman" w:cs="Times New Roman"/>
          <w:sz w:val="24"/>
          <w:szCs w:val="24"/>
        </w:rPr>
        <w:t xml:space="preserve"> </w:t>
      </w:r>
      <w:r w:rsidR="00EC4CD0">
        <w:rPr>
          <w:rFonts w:ascii="Times New Roman" w:hAnsi="Times New Roman" w:cs="Times New Roman"/>
          <w:sz w:val="24"/>
          <w:szCs w:val="24"/>
        </w:rPr>
        <w:t xml:space="preserve">(5) </w:t>
      </w:r>
      <w:r w:rsidR="001B0A06">
        <w:rPr>
          <w:rFonts w:ascii="Times New Roman" w:hAnsi="Times New Roman" w:cs="Times New Roman"/>
          <w:sz w:val="24"/>
          <w:szCs w:val="24"/>
        </w:rPr>
        <w:t>Additionally</w:t>
      </w:r>
      <w:r w:rsidR="003C0461">
        <w:rPr>
          <w:rFonts w:ascii="Times New Roman" w:hAnsi="Times New Roman" w:cs="Times New Roman"/>
          <w:sz w:val="24"/>
          <w:szCs w:val="24"/>
        </w:rPr>
        <w:t>, we</w:t>
      </w:r>
      <w:r w:rsidR="006719EE">
        <w:rPr>
          <w:rFonts w:ascii="Times New Roman" w:hAnsi="Times New Roman" w:cs="Times New Roman"/>
          <w:sz w:val="24"/>
          <w:szCs w:val="24"/>
        </w:rPr>
        <w:t xml:space="preserve"> will </w:t>
      </w:r>
      <w:r w:rsidR="00822412">
        <w:rPr>
          <w:rFonts w:ascii="Times New Roman" w:hAnsi="Times New Roman" w:cs="Times New Roman"/>
          <w:sz w:val="24"/>
          <w:szCs w:val="24"/>
        </w:rPr>
        <w:t>compare</w:t>
      </w:r>
      <w:r w:rsidR="006719EE">
        <w:rPr>
          <w:rFonts w:ascii="Times New Roman" w:hAnsi="Times New Roman" w:cs="Times New Roman"/>
          <w:sz w:val="24"/>
          <w:szCs w:val="24"/>
        </w:rPr>
        <w:t xml:space="preserve"> the </w:t>
      </w:r>
      <w:proofErr w:type="gramStart"/>
      <w:r w:rsidR="00822412">
        <w:rPr>
          <w:rFonts w:ascii="Times New Roman" w:hAnsi="Times New Roman" w:cs="Times New Roman"/>
          <w:sz w:val="24"/>
          <w:szCs w:val="24"/>
        </w:rPr>
        <w:t>activity-</w:t>
      </w:r>
      <w:r w:rsidR="006719EE">
        <w:rPr>
          <w:rFonts w:ascii="Times New Roman" w:hAnsi="Times New Roman" w:cs="Times New Roman"/>
          <w:sz w:val="24"/>
          <w:szCs w:val="24"/>
        </w:rPr>
        <w:t>abundance</w:t>
      </w:r>
      <w:r w:rsidR="00873C6D">
        <w:rPr>
          <w:rFonts w:ascii="Times New Roman" w:hAnsi="Times New Roman" w:cs="Times New Roman"/>
          <w:sz w:val="24"/>
          <w:szCs w:val="24"/>
        </w:rPr>
        <w:t>s</w:t>
      </w:r>
      <w:proofErr w:type="gramEnd"/>
      <w:r w:rsidR="006719EE">
        <w:rPr>
          <w:rFonts w:ascii="Times New Roman" w:hAnsi="Times New Roman" w:cs="Times New Roman"/>
          <w:sz w:val="24"/>
          <w:szCs w:val="24"/>
        </w:rPr>
        <w:t xml:space="preserve"> of open-habitat adapted species versus forest adapted species</w:t>
      </w:r>
      <w:r w:rsidR="003C0461">
        <w:rPr>
          <w:rFonts w:ascii="Times New Roman" w:hAnsi="Times New Roman" w:cs="Times New Roman"/>
          <w:sz w:val="24"/>
          <w:szCs w:val="24"/>
        </w:rPr>
        <w:t xml:space="preserve">. </w:t>
      </w:r>
      <w:r w:rsidR="003A6073">
        <w:rPr>
          <w:rFonts w:ascii="Times New Roman" w:hAnsi="Times New Roman" w:cs="Times New Roman"/>
          <w:sz w:val="24"/>
          <w:szCs w:val="24"/>
        </w:rPr>
        <w:t xml:space="preserve">(6) </w:t>
      </w:r>
      <w:r w:rsidR="003C0461">
        <w:rPr>
          <w:rFonts w:ascii="Times New Roman" w:hAnsi="Times New Roman" w:cs="Times New Roman"/>
          <w:sz w:val="24"/>
          <w:szCs w:val="24"/>
        </w:rPr>
        <w:t xml:space="preserve">To </w:t>
      </w:r>
      <w:r w:rsidR="00BE4726">
        <w:rPr>
          <w:rFonts w:ascii="Times New Roman" w:hAnsi="Times New Roman" w:cs="Times New Roman"/>
          <w:sz w:val="24"/>
          <w:szCs w:val="24"/>
        </w:rPr>
        <w:t xml:space="preserve">explore microclimatic factors relevant </w:t>
      </w:r>
      <w:r w:rsidR="00AE61BA">
        <w:rPr>
          <w:rFonts w:ascii="Times New Roman" w:hAnsi="Times New Roman" w:cs="Times New Roman"/>
          <w:sz w:val="24"/>
          <w:szCs w:val="24"/>
        </w:rPr>
        <w:t xml:space="preserve">to </w:t>
      </w:r>
      <w:r w:rsidR="002A7CB2">
        <w:rPr>
          <w:rFonts w:ascii="Times New Roman" w:hAnsi="Times New Roman" w:cs="Times New Roman"/>
          <w:sz w:val="24"/>
          <w:szCs w:val="24"/>
        </w:rPr>
        <w:t>ground beetles</w:t>
      </w:r>
      <w:r w:rsidR="00AE61BA">
        <w:rPr>
          <w:rFonts w:ascii="Times New Roman" w:hAnsi="Times New Roman" w:cs="Times New Roman"/>
          <w:sz w:val="24"/>
          <w:szCs w:val="24"/>
        </w:rPr>
        <w:t xml:space="preserve">, we will compare the soil </w:t>
      </w:r>
      <w:r w:rsidR="00AE61BA">
        <w:rPr>
          <w:rFonts w:ascii="Times New Roman" w:hAnsi="Times New Roman" w:cs="Times New Roman"/>
          <w:sz w:val="24"/>
          <w:szCs w:val="24"/>
        </w:rPr>
        <w:lastRenderedPageBreak/>
        <w:t xml:space="preserve">moisture, </w:t>
      </w:r>
      <w:r w:rsidR="009B7307">
        <w:rPr>
          <w:rFonts w:ascii="Times New Roman" w:hAnsi="Times New Roman" w:cs="Times New Roman"/>
          <w:sz w:val="24"/>
          <w:szCs w:val="24"/>
        </w:rPr>
        <w:t xml:space="preserve">soil temperature, </w:t>
      </w:r>
      <w:r w:rsidR="00AE61BA">
        <w:rPr>
          <w:rFonts w:ascii="Times New Roman" w:hAnsi="Times New Roman" w:cs="Times New Roman"/>
          <w:sz w:val="24"/>
          <w:szCs w:val="24"/>
        </w:rPr>
        <w:t>canopy openness,</w:t>
      </w:r>
      <w:r w:rsidR="00D539BD">
        <w:rPr>
          <w:rFonts w:ascii="Times New Roman" w:hAnsi="Times New Roman" w:cs="Times New Roman"/>
          <w:sz w:val="24"/>
          <w:szCs w:val="24"/>
        </w:rPr>
        <w:t xml:space="preserve"> ground cover</w:t>
      </w:r>
      <w:r w:rsidR="005F21CD">
        <w:rPr>
          <w:rFonts w:ascii="Times New Roman" w:hAnsi="Times New Roman" w:cs="Times New Roman"/>
          <w:sz w:val="24"/>
          <w:szCs w:val="24"/>
        </w:rPr>
        <w:t xml:space="preserve"> percentages</w:t>
      </w:r>
      <w:r w:rsidR="00246B9F">
        <w:rPr>
          <w:rFonts w:ascii="Times New Roman" w:hAnsi="Times New Roman" w:cs="Times New Roman"/>
          <w:sz w:val="24"/>
          <w:szCs w:val="24"/>
        </w:rPr>
        <w:t>, and ground cover height</w:t>
      </w:r>
      <w:r w:rsidR="002A7CB2">
        <w:rPr>
          <w:rFonts w:ascii="Times New Roman" w:hAnsi="Times New Roman" w:cs="Times New Roman"/>
          <w:sz w:val="24"/>
          <w:szCs w:val="24"/>
        </w:rPr>
        <w:t xml:space="preserve"> </w:t>
      </w:r>
      <w:r w:rsidR="00D539BD">
        <w:rPr>
          <w:rFonts w:ascii="Times New Roman" w:hAnsi="Times New Roman" w:cs="Times New Roman"/>
          <w:sz w:val="24"/>
          <w:szCs w:val="24"/>
        </w:rPr>
        <w:t>between windthrow</w:t>
      </w:r>
      <w:r w:rsidR="005F21CD">
        <w:rPr>
          <w:rFonts w:ascii="Times New Roman" w:hAnsi="Times New Roman" w:cs="Times New Roman"/>
          <w:sz w:val="24"/>
          <w:szCs w:val="24"/>
        </w:rPr>
        <w:t xml:space="preserve">, </w:t>
      </w:r>
      <w:r w:rsidR="00736AB1">
        <w:rPr>
          <w:rFonts w:ascii="Times New Roman" w:hAnsi="Times New Roman" w:cs="Times New Roman"/>
          <w:sz w:val="24"/>
          <w:szCs w:val="24"/>
        </w:rPr>
        <w:t>salvaged</w:t>
      </w:r>
      <w:r w:rsidR="005F21CD">
        <w:rPr>
          <w:rFonts w:ascii="Times New Roman" w:hAnsi="Times New Roman" w:cs="Times New Roman"/>
          <w:sz w:val="24"/>
          <w:szCs w:val="24"/>
        </w:rPr>
        <w:t>, and forest</w:t>
      </w:r>
      <w:r w:rsidR="00736AB1">
        <w:rPr>
          <w:rFonts w:ascii="Times New Roman" w:hAnsi="Times New Roman" w:cs="Times New Roman"/>
          <w:sz w:val="24"/>
          <w:szCs w:val="24"/>
        </w:rPr>
        <w:t xml:space="preserve"> treatments.</w:t>
      </w:r>
      <w:r w:rsidR="00737D43">
        <w:rPr>
          <w:rFonts w:ascii="Times New Roman" w:hAnsi="Times New Roman" w:cs="Times New Roman"/>
          <w:sz w:val="24"/>
          <w:szCs w:val="24"/>
        </w:rPr>
        <w:t xml:space="preserve"> </w:t>
      </w:r>
      <w:r w:rsidR="0004159C">
        <w:rPr>
          <w:rFonts w:ascii="Times New Roman" w:hAnsi="Times New Roman" w:cs="Times New Roman"/>
          <w:sz w:val="24"/>
          <w:szCs w:val="24"/>
        </w:rPr>
        <w:t xml:space="preserve">(7) Finally, we will explore the </w:t>
      </w:r>
      <w:r w:rsidR="00DE4F45">
        <w:rPr>
          <w:rFonts w:ascii="Times New Roman" w:hAnsi="Times New Roman" w:cs="Times New Roman"/>
          <w:sz w:val="24"/>
          <w:szCs w:val="24"/>
        </w:rPr>
        <w:t xml:space="preserve">relationship between beetle traits and microclimate using </w:t>
      </w:r>
      <w:proofErr w:type="gramStart"/>
      <w:r w:rsidR="00DE4F45">
        <w:rPr>
          <w:rFonts w:ascii="Times New Roman" w:hAnsi="Times New Roman" w:cs="Times New Roman"/>
          <w:sz w:val="24"/>
          <w:szCs w:val="24"/>
        </w:rPr>
        <w:t>a __</w:t>
      </w:r>
      <w:proofErr w:type="gramEnd"/>
      <w:r w:rsidR="00DE4F45">
        <w:rPr>
          <w:rFonts w:ascii="Times New Roman" w:hAnsi="Times New Roman" w:cs="Times New Roman"/>
          <w:sz w:val="24"/>
          <w:szCs w:val="24"/>
        </w:rPr>
        <w:t>_______ analysis.</w:t>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6"/>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w:t>
      </w:r>
      <w:proofErr w:type="spellStart"/>
      <w:r w:rsidRPr="00F96770">
        <w:rPr>
          <w:rFonts w:ascii="Times New Roman" w:hAnsi="Times New Roman" w:cs="Times New Roman"/>
          <w:sz w:val="24"/>
          <w:szCs w:val="24"/>
        </w:rPr>
        <w:t>Suncast</w:t>
      </w:r>
      <w:proofErr w:type="spellEnd"/>
      <w:r w:rsidRPr="00F96770">
        <w:rPr>
          <w:rFonts w:ascii="Times New Roman" w:hAnsi="Times New Roman" w:cs="Times New Roman"/>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fine mesh strainer 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0"/>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0"/>
      <w:r w:rsidR="00552960">
        <w:rPr>
          <w:rStyle w:val="CommentReference"/>
        </w:rPr>
        <w:commentReference w:id="0"/>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21894078"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r w:rsidRPr="00101A72">
        <w:rPr>
          <w:rFonts w:ascii="Times New Roman" w:hAnsi="Times New Roman" w:cs="Times New Roman"/>
          <w:sz w:val="24"/>
          <w:szCs w:val="24"/>
        </w:rPr>
        <w:t xml:space="preserve">Trait measurements were averaged across individuals to calculate species-specific means.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lastRenderedPageBreak/>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w:t>
            </w:r>
            <w:r w:rsidR="002C0BF1">
              <w:rPr>
                <w:rFonts w:ascii="Times New Roman" w:eastAsia="Calibri" w:hAnsi="Times New Roman" w:cs="Times New Roman"/>
                <w:sz w:val="24"/>
                <w:szCs w:val="24"/>
                <w14:ligatures w14:val="none"/>
              </w:rPr>
              <w:lastRenderedPageBreak/>
              <w:t xml:space="preserve">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lastRenderedPageBreak/>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
            <w:r>
              <w:rPr>
                <w:rFonts w:ascii="Times New Roman" w:eastAsia="Calibri" w:hAnsi="Times New Roman" w:cs="Times New Roman"/>
                <w:sz w:val="24"/>
                <w:szCs w:val="24"/>
                <w14:ligatures w14:val="none"/>
              </w:rPr>
              <w:t>.</w:t>
            </w:r>
            <w:commentRangeEnd w:id="1"/>
            <w:r>
              <w:rPr>
                <w:rStyle w:val="CommentReference"/>
              </w:rPr>
              <w:commentReference w:id="1"/>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19856D57"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gt;=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2"/>
      <w:r w:rsidRPr="00973260">
        <w:rPr>
          <w:rFonts w:ascii="Times New Roman" w:hAnsi="Times New Roman" w:cs="Times New Roman"/>
          <w:sz w:val="24"/>
          <w:szCs w:val="24"/>
        </w:rPr>
        <w:t>.</w:t>
      </w:r>
      <w:commentRangeEnd w:id="2"/>
      <w:r w:rsidR="00B90C00">
        <w:rPr>
          <w:rStyle w:val="CommentReference"/>
        </w:rPr>
        <w:commentReference w:id="2"/>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3"/>
      <w:r w:rsidRPr="00973260">
        <w:rPr>
          <w:rFonts w:ascii="Times New Roman" w:hAnsi="Times New Roman" w:cs="Times New Roman"/>
          <w:sz w:val="24"/>
          <w:szCs w:val="24"/>
        </w:rPr>
        <w:t>5 August in 2015</w:t>
      </w:r>
      <w:commentRangeEnd w:id="3"/>
      <w:r w:rsidR="005B37D5">
        <w:rPr>
          <w:rStyle w:val="CommentReference"/>
        </w:rPr>
        <w:commentReference w:id="3"/>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4"/>
      <w:r w:rsidRPr="00973260">
        <w:rPr>
          <w:rFonts w:ascii="Times New Roman" w:hAnsi="Times New Roman" w:cs="Times New Roman"/>
          <w:sz w:val="24"/>
          <w:szCs w:val="24"/>
        </w:rPr>
        <w:t>.</w:t>
      </w:r>
      <w:commentRangeEnd w:id="4"/>
      <w:r w:rsidR="00070ACE">
        <w:rPr>
          <w:rStyle w:val="CommentReference"/>
        </w:rPr>
        <w:commentReference w:id="4"/>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33A68DCB"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using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796237F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count over the entire trapping season by the number of days that the pitfall trap 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1CC354E"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diversity</w:t>
      </w:r>
    </w:p>
    <w:p w14:paraId="4B976776" w14:textId="77777777" w:rsidR="00A4024C" w:rsidRDefault="00A4024C" w:rsidP="00563C26">
      <w:pPr>
        <w:rPr>
          <w:rFonts w:ascii="Times New Roman" w:hAnsi="Times New Roman" w:cs="Times New Roman"/>
          <w:sz w:val="24"/>
          <w:szCs w:val="24"/>
        </w:rPr>
      </w:pPr>
    </w:p>
    <w:p w14:paraId="5B069315" w14:textId="6921395A" w:rsidR="0048142F" w:rsidRDefault="003F269C" w:rsidP="00563C26">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in combination with standardized</w:t>
      </w:r>
      <w:r w:rsidR="0057792C">
        <w:rPr>
          <w:rFonts w:ascii="Times New Roman" w:hAnsi="Times New Roman" w:cs="Times New Roman"/>
          <w:sz w:val="24"/>
          <w:szCs w:val="24"/>
        </w:rPr>
        <w:t xml:space="preserve"> counts of ground beetles to calculat</w:t>
      </w:r>
      <w:r w:rsidR="00E96F27">
        <w:rPr>
          <w:rFonts w:ascii="Times New Roman" w:hAnsi="Times New Roman" w:cs="Times New Roman"/>
          <w:sz w:val="24"/>
          <w:szCs w:val="24"/>
        </w:rPr>
        <w:t xml:space="preserve">e functional alpha-diversity. </w:t>
      </w:r>
      <w:r w:rsidR="00244E1E">
        <w:rPr>
          <w:rFonts w:ascii="Times New Roman" w:hAnsi="Times New Roman" w:cs="Times New Roman"/>
          <w:sz w:val="24"/>
          <w:szCs w:val="24"/>
        </w:rPr>
        <w:t xml:space="preserve">First, we verified that our traits </w:t>
      </w:r>
      <w:r w:rsidR="00F223EF">
        <w:rPr>
          <w:rFonts w:ascii="Times New Roman" w:hAnsi="Times New Roman" w:cs="Times New Roman"/>
          <w:sz w:val="24"/>
          <w:szCs w:val="24"/>
        </w:rPr>
        <w:t xml:space="preserve">(after being </w:t>
      </w:r>
      <w:r w:rsidR="00E55990">
        <w:rPr>
          <w:rFonts w:ascii="Times New Roman" w:hAnsi="Times New Roman" w:cs="Times New Roman"/>
          <w:sz w:val="24"/>
          <w:szCs w:val="24"/>
        </w:rPr>
        <w:t xml:space="preserve">standardized to body length) </w:t>
      </w:r>
      <w:r w:rsidR="00306D1E">
        <w:rPr>
          <w:rFonts w:ascii="Times New Roman" w:hAnsi="Times New Roman" w:cs="Times New Roman"/>
          <w:sz w:val="24"/>
          <w:szCs w:val="24"/>
        </w:rPr>
        <w:t xml:space="preserve">were not correlated with each other, evidenced by all </w:t>
      </w:r>
      <w:r w:rsidR="00AA5A78">
        <w:rPr>
          <w:rFonts w:ascii="Times New Roman" w:hAnsi="Times New Roman" w:cs="Times New Roman"/>
          <w:sz w:val="24"/>
          <w:szCs w:val="24"/>
        </w:rPr>
        <w:t>pairs of traits having a Pearson correlation coefficient of less than ____.</w:t>
      </w:r>
      <w:r w:rsidR="0057792C">
        <w:rPr>
          <w:rFonts w:ascii="Times New Roman" w:hAnsi="Times New Roman" w:cs="Times New Roman"/>
          <w:sz w:val="24"/>
          <w:szCs w:val="24"/>
        </w:rPr>
        <w:t xml:space="preserve"> </w:t>
      </w:r>
      <w:r w:rsidR="00474399">
        <w:rPr>
          <w:rFonts w:ascii="Times New Roman" w:hAnsi="Times New Roman" w:cs="Times New Roman"/>
          <w:sz w:val="24"/>
          <w:szCs w:val="24"/>
        </w:rPr>
        <w:t xml:space="preserve">To further </w:t>
      </w:r>
      <w:r w:rsidR="00452C37">
        <w:rPr>
          <w:rFonts w:ascii="Times New Roman" w:hAnsi="Times New Roman" w:cs="Times New Roman"/>
          <w:sz w:val="24"/>
          <w:szCs w:val="24"/>
        </w:rPr>
        <w:t>combat any trait redundancy</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D26611">
        <w:rPr>
          <w:rFonts w:ascii="Times New Roman" w:hAnsi="Times New Roman" w:cs="Times New Roman"/>
          <w:sz w:val="24"/>
          <w:szCs w:val="24"/>
        </w:rPr>
        <w:t xml:space="preserve">. We </w:t>
      </w:r>
      <w:r w:rsidR="00DB0557">
        <w:rPr>
          <w:rFonts w:ascii="Times New Roman" w:hAnsi="Times New Roman" w:cs="Times New Roman"/>
          <w:sz w:val="24"/>
          <w:szCs w:val="24"/>
        </w:rPr>
        <w:t xml:space="preserve">first transformed the data by making </w:t>
      </w:r>
      <w:proofErr w:type="gramStart"/>
      <w:r w:rsidR="00DB0557">
        <w:rPr>
          <w:rFonts w:ascii="Times New Roman" w:hAnsi="Times New Roman" w:cs="Times New Roman"/>
          <w:sz w:val="24"/>
          <w:szCs w:val="24"/>
        </w:rPr>
        <w:t>it</w:t>
      </w:r>
      <w:proofErr w:type="gramEnd"/>
      <w:r w:rsidR="00DB0557">
        <w:rPr>
          <w:rFonts w:ascii="Times New Roman" w:hAnsi="Times New Roman" w:cs="Times New Roman"/>
          <w:sz w:val="24"/>
          <w:szCs w:val="24"/>
        </w:rPr>
        <w:t xml:space="preserve"> so each trait had a </w:t>
      </w:r>
      <w:proofErr w:type="gramStart"/>
      <w:r w:rsidR="00DB0557">
        <w:rPr>
          <w:rFonts w:ascii="Times New Roman" w:hAnsi="Times New Roman" w:cs="Times New Roman"/>
          <w:sz w:val="24"/>
          <w:szCs w:val="24"/>
        </w:rPr>
        <w:t>mean</w:t>
      </w:r>
      <w:proofErr w:type="gramEnd"/>
      <w:r w:rsidR="00DB0557">
        <w:rPr>
          <w:rFonts w:ascii="Times New Roman" w:hAnsi="Times New Roman" w:cs="Times New Roman"/>
          <w:sz w:val="24"/>
          <w:szCs w:val="24"/>
        </w:rPr>
        <w:t xml:space="preserve"> of 0 and a </w:t>
      </w:r>
      <w:r w:rsidR="00CF5FA9">
        <w:rPr>
          <w:rFonts w:ascii="Times New Roman" w:hAnsi="Times New Roman" w:cs="Times New Roman"/>
          <w:sz w:val="24"/>
          <w:szCs w:val="24"/>
        </w:rPr>
        <w:t xml:space="preserve">variance of 1 before running the PCA. </w:t>
      </w:r>
      <w:r w:rsidR="00D418A8">
        <w:rPr>
          <w:rFonts w:ascii="Times New Roman" w:hAnsi="Times New Roman" w:cs="Times New Roman"/>
          <w:sz w:val="24"/>
          <w:szCs w:val="24"/>
        </w:rPr>
        <w:t xml:space="preserve">After graphing the species onto the first two PC axes, we noticed that one </w:t>
      </w:r>
      <w:r w:rsidR="00F810A2">
        <w:rPr>
          <w:rFonts w:ascii="Times New Roman" w:hAnsi="Times New Roman" w:cs="Times New Roman"/>
          <w:sz w:val="24"/>
          <w:szCs w:val="24"/>
        </w:rPr>
        <w:t xml:space="preserve">rare </w:t>
      </w:r>
      <w:r w:rsidR="00D418A8">
        <w:rPr>
          <w:rFonts w:ascii="Times New Roman" w:hAnsi="Times New Roman" w:cs="Times New Roman"/>
          <w:sz w:val="24"/>
          <w:szCs w:val="24"/>
        </w:rPr>
        <w:t xml:space="preserve">species, </w:t>
      </w:r>
      <w:proofErr w:type="spellStart"/>
      <w:r w:rsidR="00D418A8" w:rsidRPr="00D418A8">
        <w:rPr>
          <w:rFonts w:ascii="Times New Roman" w:hAnsi="Times New Roman" w:cs="Times New Roman"/>
          <w:i/>
          <w:iCs/>
          <w:sz w:val="24"/>
          <w:szCs w:val="24"/>
        </w:rPr>
        <w:t>Notiophilus</w:t>
      </w:r>
      <w:proofErr w:type="spellEnd"/>
      <w:r w:rsidR="00D418A8" w:rsidRPr="00D418A8">
        <w:rPr>
          <w:rFonts w:ascii="Times New Roman" w:hAnsi="Times New Roman" w:cs="Times New Roman"/>
          <w:i/>
          <w:iCs/>
          <w:sz w:val="24"/>
          <w:szCs w:val="24"/>
        </w:rPr>
        <w:t xml:space="preserve"> aeneus</w:t>
      </w:r>
      <w:r w:rsidR="00D418A8">
        <w:rPr>
          <w:rFonts w:ascii="Times New Roman" w:hAnsi="Times New Roman" w:cs="Times New Roman"/>
          <w:sz w:val="24"/>
          <w:szCs w:val="24"/>
        </w:rPr>
        <w:t xml:space="preserve">, was </w:t>
      </w:r>
      <w:r w:rsidR="00F810A2">
        <w:rPr>
          <w:rFonts w:ascii="Times New Roman" w:hAnsi="Times New Roman" w:cs="Times New Roman"/>
          <w:sz w:val="24"/>
          <w:szCs w:val="24"/>
        </w:rPr>
        <w:t xml:space="preserve">far from any other point, potentially </w:t>
      </w:r>
      <w:r w:rsidR="00761833">
        <w:rPr>
          <w:rFonts w:ascii="Times New Roman" w:hAnsi="Times New Roman" w:cs="Times New Roman"/>
          <w:sz w:val="24"/>
          <w:szCs w:val="24"/>
        </w:rPr>
        <w:t xml:space="preserve">masking </w:t>
      </w:r>
      <w:r w:rsidR="00E80214">
        <w:rPr>
          <w:rFonts w:ascii="Times New Roman" w:hAnsi="Times New Roman" w:cs="Times New Roman"/>
          <w:sz w:val="24"/>
          <w:szCs w:val="24"/>
        </w:rPr>
        <w:t>overall patterns. Thus, we removed this outlier</w:t>
      </w:r>
      <w:r w:rsidR="009E7F73">
        <w:rPr>
          <w:rFonts w:ascii="Times New Roman" w:hAnsi="Times New Roman" w:cs="Times New Roman"/>
          <w:sz w:val="24"/>
          <w:szCs w:val="24"/>
        </w:rPr>
        <w:t xml:space="preserve"> from all calculations of functional diversity</w:t>
      </w:r>
      <w:r w:rsidR="00E80214">
        <w:rPr>
          <w:rFonts w:ascii="Times New Roman" w:hAnsi="Times New Roman" w:cs="Times New Roman"/>
          <w:sz w:val="24"/>
          <w:szCs w:val="24"/>
        </w:rPr>
        <w:t xml:space="preserve">. </w:t>
      </w:r>
      <w:r w:rsidR="00D80681">
        <w:rPr>
          <w:rFonts w:ascii="Times New Roman" w:hAnsi="Times New Roman" w:cs="Times New Roman"/>
          <w:sz w:val="24"/>
          <w:szCs w:val="24"/>
        </w:rPr>
        <w:t>The first PC axis was associated with _____</w:t>
      </w:r>
      <w:r w:rsidR="0073221F">
        <w:rPr>
          <w:rFonts w:ascii="Times New Roman" w:hAnsi="Times New Roman" w:cs="Times New Roman"/>
          <w:sz w:val="24"/>
          <w:szCs w:val="24"/>
        </w:rPr>
        <w:t xml:space="preserve">. The second PC axis was associated with ______. … We kept </w:t>
      </w:r>
      <w:r w:rsidR="00383ED8">
        <w:rPr>
          <w:rFonts w:ascii="Times New Roman" w:hAnsi="Times New Roman" w:cs="Times New Roman"/>
          <w:sz w:val="24"/>
          <w:szCs w:val="24"/>
        </w:rPr>
        <w:t xml:space="preserve">the first ___ PC axes, which together explained __% of the variance in the </w:t>
      </w:r>
      <w:r w:rsidR="000A0451">
        <w:rPr>
          <w:rFonts w:ascii="Times New Roman" w:hAnsi="Times New Roman" w:cs="Times New Roman"/>
          <w:sz w:val="24"/>
          <w:szCs w:val="24"/>
        </w:rPr>
        <w:t>trait data.</w:t>
      </w:r>
      <w:r w:rsidR="00B312DC">
        <w:rPr>
          <w:rFonts w:ascii="Times New Roman" w:hAnsi="Times New Roman" w:cs="Times New Roman"/>
          <w:sz w:val="24"/>
          <w:szCs w:val="24"/>
        </w:rPr>
        <w:t xml:space="preserve"> </w:t>
      </w:r>
      <w:r w:rsidR="00627DD3">
        <w:rPr>
          <w:rFonts w:ascii="Times New Roman" w:hAnsi="Times New Roman" w:cs="Times New Roman"/>
          <w:sz w:val="24"/>
          <w:szCs w:val="24"/>
        </w:rPr>
        <w:t xml:space="preserve">We used these </w:t>
      </w:r>
      <w:r w:rsidR="009C012E">
        <w:rPr>
          <w:rFonts w:ascii="Times New Roman" w:hAnsi="Times New Roman" w:cs="Times New Roman"/>
          <w:sz w:val="24"/>
          <w:szCs w:val="24"/>
        </w:rPr>
        <w:t xml:space="preserve">___ PC axes to calculate a </w:t>
      </w:r>
      <w:r w:rsidR="00183BE8">
        <w:rPr>
          <w:rFonts w:ascii="Times New Roman" w:hAnsi="Times New Roman" w:cs="Times New Roman"/>
          <w:sz w:val="24"/>
          <w:szCs w:val="24"/>
        </w:rPr>
        <w:t>Euclidean distance matrix between all ground beetle species in trait space</w:t>
      </w:r>
      <w:r w:rsidR="00F31486">
        <w:rPr>
          <w:rFonts w:ascii="Times New Roman" w:hAnsi="Times New Roman" w:cs="Times New Roman"/>
          <w:sz w:val="24"/>
          <w:szCs w:val="24"/>
        </w:rPr>
        <w:t>.</w:t>
      </w:r>
      <w:r w:rsidR="00C4526D">
        <w:rPr>
          <w:rFonts w:ascii="Times New Roman" w:hAnsi="Times New Roman" w:cs="Times New Roman"/>
          <w:sz w:val="24"/>
          <w:szCs w:val="24"/>
        </w:rPr>
        <w:t xml:space="preserve"> Finally, we </w:t>
      </w:r>
      <w:r w:rsidR="00D46933">
        <w:rPr>
          <w:rFonts w:ascii="Times New Roman" w:hAnsi="Times New Roman" w:cs="Times New Roman"/>
          <w:sz w:val="24"/>
          <w:szCs w:val="24"/>
        </w:rPr>
        <w:t xml:space="preserve">calculated functional alpha-diversity for each plot by computing the </w:t>
      </w:r>
      <w:r w:rsidR="00D501CC">
        <w:rPr>
          <w:rFonts w:ascii="Times New Roman" w:hAnsi="Times New Roman" w:cs="Times New Roman"/>
          <w:sz w:val="24"/>
          <w:szCs w:val="24"/>
        </w:rPr>
        <w:t xml:space="preserve">weighted </w:t>
      </w:r>
      <w:r w:rsidR="00D46933">
        <w:rPr>
          <w:rFonts w:ascii="Times New Roman" w:hAnsi="Times New Roman" w:cs="Times New Roman"/>
          <w:sz w:val="24"/>
          <w:szCs w:val="24"/>
        </w:rPr>
        <w:t>mean pairwise distance</w:t>
      </w:r>
      <w:r w:rsidR="0048142F">
        <w:rPr>
          <w:rFonts w:ascii="Times New Roman" w:hAnsi="Times New Roman" w:cs="Times New Roman"/>
          <w:sz w:val="24"/>
          <w:szCs w:val="24"/>
        </w:rPr>
        <w:t xml:space="preserve"> in trait space</w:t>
      </w:r>
      <w:r w:rsidR="00D46933">
        <w:rPr>
          <w:rFonts w:ascii="Times New Roman" w:hAnsi="Times New Roman" w:cs="Times New Roman"/>
          <w:sz w:val="24"/>
          <w:szCs w:val="24"/>
        </w:rPr>
        <w:t xml:space="preserve"> between species found at the plot</w:t>
      </w:r>
      <w:r w:rsidR="0048142F">
        <w:rPr>
          <w:rFonts w:ascii="Times New Roman" w:hAnsi="Times New Roman" w:cs="Times New Roman"/>
          <w:sz w:val="24"/>
          <w:szCs w:val="24"/>
        </w:rPr>
        <w:t>.</w:t>
      </w:r>
      <w:r w:rsidR="006352B3">
        <w:rPr>
          <w:rFonts w:ascii="Times New Roman" w:hAnsi="Times New Roman" w:cs="Times New Roman"/>
          <w:sz w:val="24"/>
          <w:szCs w:val="24"/>
        </w:rPr>
        <w:t xml:space="preserve"> </w:t>
      </w:r>
      <w:r w:rsidR="00261EC4">
        <w:rPr>
          <w:rFonts w:ascii="Times New Roman" w:hAnsi="Times New Roman" w:cs="Times New Roman"/>
          <w:sz w:val="24"/>
          <w:szCs w:val="24"/>
        </w:rPr>
        <w:t>Each</w:t>
      </w:r>
      <w:r w:rsidR="006352B3">
        <w:rPr>
          <w:rFonts w:ascii="Times New Roman" w:hAnsi="Times New Roman" w:cs="Times New Roman"/>
          <w:sz w:val="24"/>
          <w:szCs w:val="24"/>
        </w:rPr>
        <w:t xml:space="preserve"> calculation of distance between </w:t>
      </w:r>
      <w:r w:rsidR="00261EC4">
        <w:rPr>
          <w:rFonts w:ascii="Times New Roman" w:hAnsi="Times New Roman" w:cs="Times New Roman"/>
          <w:sz w:val="24"/>
          <w:szCs w:val="24"/>
        </w:rPr>
        <w:t xml:space="preserve">a </w:t>
      </w:r>
      <w:r w:rsidR="006352B3">
        <w:rPr>
          <w:rFonts w:ascii="Times New Roman" w:hAnsi="Times New Roman" w:cs="Times New Roman"/>
          <w:sz w:val="24"/>
          <w:szCs w:val="24"/>
        </w:rPr>
        <w:t xml:space="preserve">pair </w:t>
      </w:r>
      <w:r w:rsidR="006578CB">
        <w:rPr>
          <w:rFonts w:ascii="Times New Roman" w:hAnsi="Times New Roman" w:cs="Times New Roman"/>
          <w:sz w:val="24"/>
          <w:szCs w:val="24"/>
        </w:rPr>
        <w:t xml:space="preserve">of species was </w:t>
      </w:r>
      <w:r w:rsidR="00C3001E">
        <w:rPr>
          <w:rFonts w:ascii="Times New Roman" w:hAnsi="Times New Roman" w:cs="Times New Roman"/>
          <w:sz w:val="24"/>
          <w:szCs w:val="24"/>
        </w:rPr>
        <w:t>weighted by the product of the</w:t>
      </w:r>
      <w:r w:rsidR="00261EC4">
        <w:rPr>
          <w:rFonts w:ascii="Times New Roman" w:hAnsi="Times New Roman" w:cs="Times New Roman"/>
          <w:sz w:val="24"/>
          <w:szCs w:val="24"/>
        </w:rPr>
        <w:t>ir</w:t>
      </w:r>
      <w:r w:rsidR="00C3001E">
        <w:rPr>
          <w:rFonts w:ascii="Times New Roman" w:hAnsi="Times New Roman" w:cs="Times New Roman"/>
          <w:sz w:val="24"/>
          <w:szCs w:val="24"/>
        </w:rPr>
        <w:t xml:space="preserve"> relative abundances </w:t>
      </w:r>
      <w:r w:rsidR="00261EC4">
        <w:rPr>
          <w:rFonts w:ascii="Times New Roman" w:hAnsi="Times New Roman" w:cs="Times New Roman"/>
          <w:sz w:val="24"/>
          <w:szCs w:val="24"/>
        </w:rPr>
        <w:t>at the plot</w:t>
      </w:r>
      <w:r w:rsidR="00627366">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261EC4">
        <w:rPr>
          <w:rFonts w:ascii="Times New Roman" w:hAnsi="Times New Roman" w:cs="Times New Roman"/>
          <w:sz w:val="24"/>
          <w:szCs w:val="24"/>
        </w:rPr>
        <w:t>.</w:t>
      </w:r>
      <w:r w:rsidR="00627366">
        <w:rPr>
          <w:rFonts w:ascii="Times New Roman" w:hAnsi="Times New Roman" w:cs="Times New Roman"/>
          <w:sz w:val="24"/>
          <w:szCs w:val="24"/>
        </w:rPr>
        <w:t xml:space="preserve"> The calculation was carried out using the</w:t>
      </w:r>
      <w:r w:rsidR="00D65666">
        <w:rPr>
          <w:rFonts w:ascii="Times New Roman" w:hAnsi="Times New Roman" w:cs="Times New Roman"/>
          <w:sz w:val="24"/>
          <w:szCs w:val="24"/>
        </w:rPr>
        <w:t xml:space="preserve"> function </w:t>
      </w:r>
      <w:proofErr w:type="spellStart"/>
      <w:r w:rsidR="00D65666" w:rsidRPr="00D65666">
        <w:rPr>
          <w:rFonts w:ascii="Times New Roman" w:hAnsi="Times New Roman" w:cs="Times New Roman"/>
          <w:i/>
          <w:iCs/>
          <w:sz w:val="24"/>
          <w:szCs w:val="24"/>
        </w:rPr>
        <w:t>mpd</w:t>
      </w:r>
      <w:proofErr w:type="spellEnd"/>
      <w:r w:rsidR="00D65666">
        <w:rPr>
          <w:rFonts w:ascii="Times New Roman" w:hAnsi="Times New Roman" w:cs="Times New Roman"/>
          <w:sz w:val="24"/>
          <w:szCs w:val="24"/>
        </w:rPr>
        <w:t xml:space="preserve"> in the R package “picante” (cite).</w:t>
      </w:r>
    </w:p>
    <w:p w14:paraId="64C83AF3" w14:textId="77777777" w:rsidR="002D3099" w:rsidRDefault="002D3099" w:rsidP="00563C26">
      <w:pPr>
        <w:rPr>
          <w:rFonts w:ascii="Times New Roman" w:hAnsi="Times New Roman" w:cs="Times New Roman"/>
          <w:sz w:val="24"/>
          <w:szCs w:val="24"/>
        </w:rPr>
      </w:pPr>
    </w:p>
    <w:p w14:paraId="7931A337" w14:textId="1225B4D9" w:rsidR="00A4024C" w:rsidRDefault="00DD40BB" w:rsidP="00563C26">
      <w:pPr>
        <w:rPr>
          <w:rFonts w:ascii="Times New Roman" w:hAnsi="Times New Roman" w:cs="Times New Roman"/>
          <w:sz w:val="24"/>
          <w:szCs w:val="24"/>
        </w:rPr>
      </w:pPr>
      <w:r>
        <w:rPr>
          <w:rFonts w:ascii="Times New Roman" w:hAnsi="Times New Roman" w:cs="Times New Roman"/>
          <w:sz w:val="24"/>
          <w:szCs w:val="24"/>
        </w:rPr>
        <w:t>GLMMs</w:t>
      </w:r>
    </w:p>
    <w:p w14:paraId="78293997" w14:textId="77777777" w:rsidR="00DD40BB" w:rsidRDefault="00DD40BB" w:rsidP="00563C26">
      <w:pPr>
        <w:rPr>
          <w:rFonts w:ascii="Times New Roman" w:hAnsi="Times New Roman" w:cs="Times New Roman"/>
          <w:sz w:val="24"/>
          <w:szCs w:val="24"/>
        </w:rPr>
      </w:pPr>
    </w:p>
    <w:p w14:paraId="21B47E76" w14:textId="0B0D0F38" w:rsidR="00D501CC" w:rsidRDefault="00D501CC" w:rsidP="00563C26">
      <w:pPr>
        <w:rPr>
          <w:rFonts w:ascii="Times New Roman" w:hAnsi="Times New Roman" w:cs="Times New Roman"/>
          <w:sz w:val="24"/>
          <w:szCs w:val="24"/>
        </w:rPr>
      </w:pPr>
      <w:r>
        <w:rPr>
          <w:rFonts w:ascii="Times New Roman" w:hAnsi="Times New Roman" w:cs="Times New Roman"/>
          <w:sz w:val="24"/>
          <w:szCs w:val="24"/>
        </w:rPr>
        <w:lastRenderedPageBreak/>
        <w:tab/>
      </w:r>
      <w:r w:rsidR="00E808CF">
        <w:rPr>
          <w:rFonts w:ascii="Times New Roman" w:hAnsi="Times New Roman" w:cs="Times New Roman"/>
          <w:sz w:val="24"/>
          <w:szCs w:val="24"/>
        </w:rPr>
        <w:t xml:space="preserve">We tested whether forest management treatment (windthrow, </w:t>
      </w:r>
      <w:r w:rsidR="00613081">
        <w:rPr>
          <w:rFonts w:ascii="Times New Roman" w:hAnsi="Times New Roman" w:cs="Times New Roman"/>
          <w:sz w:val="24"/>
          <w:szCs w:val="24"/>
        </w:rPr>
        <w:t>salvaged, undisturbed forest)</w:t>
      </w:r>
      <w:r w:rsidR="007041CC">
        <w:rPr>
          <w:rFonts w:ascii="Times New Roman" w:hAnsi="Times New Roman" w:cs="Times New Roman"/>
          <w:sz w:val="24"/>
          <w:szCs w:val="24"/>
        </w:rPr>
        <w:t xml:space="preserve"> was</w:t>
      </w:r>
      <w:r w:rsidR="00EE3B57">
        <w:rPr>
          <w:rFonts w:ascii="Times New Roman" w:hAnsi="Times New Roman" w:cs="Times New Roman"/>
          <w:sz w:val="24"/>
          <w:szCs w:val="24"/>
        </w:rPr>
        <w:t xml:space="preserve"> </w:t>
      </w:r>
      <w:r w:rsidR="008074C6">
        <w:rPr>
          <w:rFonts w:ascii="Times New Roman" w:hAnsi="Times New Roman" w:cs="Times New Roman"/>
          <w:sz w:val="24"/>
          <w:szCs w:val="24"/>
        </w:rPr>
        <w:t xml:space="preserve">correlated with </w:t>
      </w:r>
      <w:r w:rsidR="00B40F1A">
        <w:rPr>
          <w:rFonts w:ascii="Times New Roman" w:hAnsi="Times New Roman" w:cs="Times New Roman"/>
          <w:sz w:val="24"/>
          <w:szCs w:val="24"/>
        </w:rPr>
        <w:t xml:space="preserve">plot-level </w:t>
      </w:r>
      <w:r w:rsidR="008074C6">
        <w:rPr>
          <w:rFonts w:ascii="Times New Roman" w:hAnsi="Times New Roman" w:cs="Times New Roman"/>
          <w:sz w:val="24"/>
          <w:szCs w:val="24"/>
        </w:rPr>
        <w:t>ground beetle abundance</w:t>
      </w:r>
      <w:r w:rsidR="00B40F1A">
        <w:rPr>
          <w:rFonts w:ascii="Times New Roman" w:hAnsi="Times New Roman" w:cs="Times New Roman"/>
          <w:sz w:val="24"/>
          <w:szCs w:val="24"/>
        </w:rPr>
        <w:t xml:space="preserve">, species richness, Shannon diversity, </w:t>
      </w:r>
      <w:r w:rsidR="00AA0E75">
        <w:rPr>
          <w:rFonts w:ascii="Times New Roman" w:hAnsi="Times New Roman" w:cs="Times New Roman"/>
          <w:sz w:val="24"/>
          <w:szCs w:val="24"/>
        </w:rPr>
        <w:t xml:space="preserve">or </w:t>
      </w:r>
      <w:r w:rsidR="00F818DF">
        <w:rPr>
          <w:rFonts w:ascii="Times New Roman" w:hAnsi="Times New Roman" w:cs="Times New Roman"/>
          <w:sz w:val="24"/>
          <w:szCs w:val="24"/>
        </w:rPr>
        <w:t>functional alpha-diversity</w:t>
      </w:r>
      <w:r w:rsidR="00AA0E75">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 (2015 and 2022).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 (we tested for spatial autocorrelation and found that ______)</w:t>
      </w:r>
      <w:r w:rsidR="00D92E8D">
        <w:rPr>
          <w:rFonts w:ascii="Times New Roman" w:hAnsi="Times New Roman" w:cs="Times New Roman"/>
          <w:sz w:val="24"/>
          <w:szCs w:val="24"/>
        </w:rPr>
        <w:t xml:space="preserve">. The response variables were tested for normality and </w:t>
      </w:r>
      <w:r w:rsidR="002F2A36">
        <w:rPr>
          <w:rFonts w:ascii="Times New Roman" w:hAnsi="Times New Roman" w:cs="Times New Roman"/>
          <w:sz w:val="24"/>
          <w:szCs w:val="24"/>
        </w:rPr>
        <w:t xml:space="preserve">homogeneity of </w:t>
      </w:r>
      <w:r w:rsidR="006D1233">
        <w:rPr>
          <w:rFonts w:ascii="Times New Roman" w:hAnsi="Times New Roman" w:cs="Times New Roman"/>
          <w:sz w:val="24"/>
          <w:szCs w:val="24"/>
        </w:rPr>
        <w:t>variances across each treatment group.</w:t>
      </w:r>
    </w:p>
    <w:p w14:paraId="34076BA3" w14:textId="77777777" w:rsidR="00D501CC" w:rsidRDefault="00D501CC" w:rsidP="00563C26">
      <w:pPr>
        <w:rPr>
          <w:rFonts w:ascii="Times New Roman" w:hAnsi="Times New Roman" w:cs="Times New Roman"/>
          <w:sz w:val="24"/>
          <w:szCs w:val="24"/>
        </w:rPr>
      </w:pPr>
    </w:p>
    <w:p w14:paraId="0D98E360" w14:textId="4B97B590"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diversity</w:t>
      </w:r>
    </w:p>
    <w:p w14:paraId="288C7A43" w14:textId="500E888B" w:rsidR="0039011D" w:rsidRDefault="0039011D" w:rsidP="00563C26">
      <w:pPr>
        <w:rPr>
          <w:rFonts w:ascii="Times New Roman" w:hAnsi="Times New Roman" w:cs="Times New Roman"/>
          <w:sz w:val="24"/>
          <w:szCs w:val="24"/>
        </w:rPr>
      </w:pPr>
    </w:p>
    <w:p w14:paraId="42DE1694" w14:textId="008B669D"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6DAB35F" w14:textId="77777777" w:rsidR="00E34238" w:rsidRDefault="00E34238"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7F8AA79E"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77777777" w:rsidR="00E34238" w:rsidRDefault="00E34238"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3DC5F469" w14:textId="77777777" w:rsidR="00A907AD" w:rsidRPr="00A907AD" w:rsidRDefault="00D047C7" w:rsidP="00A907AD">
      <w:pPr>
        <w:pStyle w:val="Bibliography"/>
        <w:rPr>
          <w:rFonts w:ascii="Times New Roman" w:hAnsi="Times New Roman" w:cs="Times New Roman"/>
          <w:sz w:val="24"/>
        </w:rPr>
      </w:pPr>
      <w:r>
        <w:rPr>
          <w:sz w:val="24"/>
          <w:szCs w:val="24"/>
        </w:rPr>
        <w:fldChar w:fldCharType="begin"/>
      </w:r>
      <w:r w:rsidR="009B00F5">
        <w:rPr>
          <w:sz w:val="24"/>
          <w:szCs w:val="24"/>
        </w:rPr>
        <w:instrText xml:space="preserve"> ADDIN ZOTERO_BIBL {"uncited":[],"omitted":[],"custom":[]} CSL_BIBLIOGRAPHY </w:instrText>
      </w:r>
      <w:r>
        <w:rPr>
          <w:sz w:val="24"/>
          <w:szCs w:val="24"/>
        </w:rPr>
        <w:fldChar w:fldCharType="separate"/>
      </w:r>
      <w:r w:rsidR="00A907AD" w:rsidRPr="00A907AD">
        <w:rPr>
          <w:rFonts w:ascii="Times New Roman" w:hAnsi="Times New Roman" w:cs="Times New Roman"/>
          <w:sz w:val="24"/>
        </w:rPr>
        <w:t xml:space="preserve">Anne Chao, K. H. Ma, T. C. Hsieh, and C. Chiu. 2016. </w:t>
      </w:r>
      <w:proofErr w:type="spellStart"/>
      <w:r w:rsidR="00A907AD" w:rsidRPr="00A907AD">
        <w:rPr>
          <w:rFonts w:ascii="Times New Roman" w:hAnsi="Times New Roman" w:cs="Times New Roman"/>
          <w:sz w:val="24"/>
        </w:rPr>
        <w:t>SpadeR</w:t>
      </w:r>
      <w:proofErr w:type="spellEnd"/>
      <w:r w:rsidR="00A907AD" w:rsidRPr="00A907AD">
        <w:rPr>
          <w:rFonts w:ascii="Times New Roman" w:hAnsi="Times New Roman" w:cs="Times New Roman"/>
          <w:sz w:val="24"/>
        </w:rPr>
        <w:t>: Species-Richness Prediction and Diversity Estimation with R.</w:t>
      </w:r>
    </w:p>
    <w:p w14:paraId="6E3E2FB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arber, N. A., and W. L. Widick. 2017. Localized Effects of Tornado Damage on Ground Beetle Communities and Vegetation in a Forested Preserve. Natural Areas Journal 37:489–496.</w:t>
      </w:r>
    </w:p>
    <w:p w14:paraId="62B97BEF"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arton, P. S., H. Gibb, A. D. Manning, D. B. Lindenmayer, and S. A. Cunningham. 2011. Morphological traits as predictors of diet and microhabitat use in a diverse beetle assemblage: MORPHOLOGICAL TRAITS OF BEETLES. Biological Journal of the Linnean Society 102:301–310.</w:t>
      </w:r>
    </w:p>
    <w:p w14:paraId="00D474CB"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 xml:space="preserve">Bauer, T., and M. </w:t>
      </w:r>
      <w:proofErr w:type="spellStart"/>
      <w:r w:rsidRPr="00A907AD">
        <w:rPr>
          <w:rFonts w:ascii="Times New Roman" w:hAnsi="Times New Roman" w:cs="Times New Roman"/>
          <w:sz w:val="24"/>
        </w:rPr>
        <w:t>Kredler</w:t>
      </w:r>
      <w:proofErr w:type="spellEnd"/>
      <w:r w:rsidRPr="00A907AD">
        <w:rPr>
          <w:rFonts w:ascii="Times New Roman" w:hAnsi="Times New Roman" w:cs="Times New Roman"/>
          <w:sz w:val="24"/>
        </w:rPr>
        <w:t xml:space="preserve">. 1993. Morphology of the compound eyes as an indicator of </w:t>
      </w:r>
      <w:proofErr w:type="gramStart"/>
      <w:r w:rsidRPr="00A907AD">
        <w:rPr>
          <w:rFonts w:ascii="Times New Roman" w:hAnsi="Times New Roman" w:cs="Times New Roman"/>
          <w:sz w:val="24"/>
        </w:rPr>
        <w:t>life-style</w:t>
      </w:r>
      <w:proofErr w:type="gramEnd"/>
      <w:r w:rsidRPr="00A907AD">
        <w:rPr>
          <w:rFonts w:ascii="Times New Roman" w:hAnsi="Times New Roman" w:cs="Times New Roman"/>
          <w:sz w:val="24"/>
        </w:rPr>
        <w:t xml:space="preserve"> in carabid beetles. Canadian Journal of Zoology 71:799–810.</w:t>
      </w:r>
    </w:p>
    <w:p w14:paraId="7191319C"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Bousquet, Y. 2010. Illustrated identification guide to adults and larvae of northeastern North American ground beetles: Coleoptera : Carabidae. Pensoft, Sofia.</w:t>
      </w:r>
    </w:p>
    <w:p w14:paraId="6A2931C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Bousquet, Y. 2012. Catalogue of </w:t>
      </w:r>
      <w:proofErr w:type="spellStart"/>
      <w:r w:rsidRPr="00A907AD">
        <w:rPr>
          <w:rFonts w:ascii="Times New Roman" w:hAnsi="Times New Roman" w:cs="Times New Roman"/>
          <w:sz w:val="24"/>
        </w:rPr>
        <w:t>Geadephaga</w:t>
      </w:r>
      <w:proofErr w:type="spellEnd"/>
      <w:r w:rsidRPr="00A907AD">
        <w:rPr>
          <w:rFonts w:ascii="Times New Roman" w:hAnsi="Times New Roman" w:cs="Times New Roman"/>
          <w:sz w:val="24"/>
        </w:rPr>
        <w:t xml:space="preserve"> (Coleoptera: </w:t>
      </w:r>
      <w:proofErr w:type="spellStart"/>
      <w:r w:rsidRPr="00A907AD">
        <w:rPr>
          <w:rFonts w:ascii="Times New Roman" w:hAnsi="Times New Roman" w:cs="Times New Roman"/>
          <w:sz w:val="24"/>
        </w:rPr>
        <w:t>Adephaga</w:t>
      </w:r>
      <w:proofErr w:type="spellEnd"/>
      <w:r w:rsidRPr="00A907AD">
        <w:rPr>
          <w:rFonts w:ascii="Times New Roman" w:hAnsi="Times New Roman" w:cs="Times New Roman"/>
          <w:sz w:val="24"/>
        </w:rPr>
        <w:t xml:space="preserve">) of America, north of Mexico. </w:t>
      </w:r>
      <w:proofErr w:type="spellStart"/>
      <w:r w:rsidRPr="00A907AD">
        <w:rPr>
          <w:rFonts w:ascii="Times New Roman" w:hAnsi="Times New Roman" w:cs="Times New Roman"/>
          <w:sz w:val="24"/>
        </w:rPr>
        <w:t>ZooKeys</w:t>
      </w:r>
      <w:proofErr w:type="spellEnd"/>
      <w:r w:rsidRPr="00A907AD">
        <w:rPr>
          <w:rFonts w:ascii="Times New Roman" w:hAnsi="Times New Roman" w:cs="Times New Roman"/>
          <w:sz w:val="24"/>
        </w:rPr>
        <w:t xml:space="preserve"> 245:1–1722.</w:t>
      </w:r>
    </w:p>
    <w:p w14:paraId="496740EF"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Bousquet, Y., and P. Messer. 2010. Redescription of </w:t>
      </w:r>
      <w:proofErr w:type="spellStart"/>
      <w:r w:rsidRPr="00A907AD">
        <w:rPr>
          <w:rFonts w:ascii="Times New Roman" w:hAnsi="Times New Roman" w:cs="Times New Roman"/>
          <w:sz w:val="24"/>
        </w:rPr>
        <w:t>Stenolophus</w:t>
      </w:r>
      <w:proofErr w:type="spellEnd"/>
      <w:r w:rsidRPr="00A907AD">
        <w:rPr>
          <w:rFonts w:ascii="Times New Roman" w:hAnsi="Times New Roman" w:cs="Times New Roman"/>
          <w:sz w:val="24"/>
        </w:rPr>
        <w:t xml:space="preserve"> </w:t>
      </w:r>
      <w:proofErr w:type="spellStart"/>
      <w:r w:rsidRPr="00A907AD">
        <w:rPr>
          <w:rFonts w:ascii="Times New Roman" w:hAnsi="Times New Roman" w:cs="Times New Roman"/>
          <w:sz w:val="24"/>
        </w:rPr>
        <w:t>thoracicus</w:t>
      </w:r>
      <w:proofErr w:type="spellEnd"/>
      <w:r w:rsidRPr="00A907AD">
        <w:rPr>
          <w:rFonts w:ascii="Times New Roman" w:hAnsi="Times New Roman" w:cs="Times New Roman"/>
          <w:sz w:val="24"/>
        </w:rPr>
        <w:t xml:space="preserve"> Casey (Coleoptera, Carabidae, </w:t>
      </w:r>
      <w:proofErr w:type="spellStart"/>
      <w:r w:rsidRPr="00A907AD">
        <w:rPr>
          <w:rFonts w:ascii="Times New Roman" w:hAnsi="Times New Roman" w:cs="Times New Roman"/>
          <w:sz w:val="24"/>
        </w:rPr>
        <w:t>Harpalini</w:t>
      </w:r>
      <w:proofErr w:type="spellEnd"/>
      <w:r w:rsidRPr="00A907AD">
        <w:rPr>
          <w:rFonts w:ascii="Times New Roman" w:hAnsi="Times New Roman" w:cs="Times New Roman"/>
          <w:sz w:val="24"/>
        </w:rPr>
        <w:t xml:space="preserve">), a valid species. </w:t>
      </w:r>
      <w:proofErr w:type="spellStart"/>
      <w:r w:rsidRPr="00A907AD">
        <w:rPr>
          <w:rFonts w:ascii="Times New Roman" w:hAnsi="Times New Roman" w:cs="Times New Roman"/>
          <w:sz w:val="24"/>
        </w:rPr>
        <w:t>ZooKeys</w:t>
      </w:r>
      <w:proofErr w:type="spellEnd"/>
      <w:r w:rsidRPr="00A907AD">
        <w:rPr>
          <w:rFonts w:ascii="Times New Roman" w:hAnsi="Times New Roman" w:cs="Times New Roman"/>
          <w:sz w:val="24"/>
        </w:rPr>
        <w:t xml:space="preserve"> 53:25–31.</w:t>
      </w:r>
    </w:p>
    <w:p w14:paraId="19330005" w14:textId="77777777" w:rsidR="00A907AD" w:rsidRPr="00A907AD" w:rsidRDefault="00A907AD" w:rsidP="00A907AD">
      <w:pPr>
        <w:pStyle w:val="Bibliography"/>
        <w:rPr>
          <w:rFonts w:ascii="Times New Roman" w:hAnsi="Times New Roman" w:cs="Times New Roman"/>
          <w:sz w:val="24"/>
        </w:rPr>
      </w:pPr>
      <w:proofErr w:type="spellStart"/>
      <w:r w:rsidRPr="00A907AD">
        <w:rPr>
          <w:rFonts w:ascii="Times New Roman" w:hAnsi="Times New Roman" w:cs="Times New Roman"/>
          <w:sz w:val="24"/>
        </w:rPr>
        <w:t>Calinger</w:t>
      </w:r>
      <w:proofErr w:type="spellEnd"/>
      <w:r w:rsidRPr="00A907AD">
        <w:rPr>
          <w:rFonts w:ascii="Times New Roman" w:hAnsi="Times New Roman" w:cs="Times New Roman"/>
          <w:sz w:val="24"/>
        </w:rPr>
        <w:t xml:space="preserve">, K., E. Calhoon, H. Chang, J. Whitacre, J. Wenzel, L. </w:t>
      </w:r>
      <w:proofErr w:type="spellStart"/>
      <w:r w:rsidRPr="00A907AD">
        <w:rPr>
          <w:rFonts w:ascii="Times New Roman" w:hAnsi="Times New Roman" w:cs="Times New Roman"/>
          <w:sz w:val="24"/>
        </w:rPr>
        <w:t>Comita</w:t>
      </w:r>
      <w:proofErr w:type="spellEnd"/>
      <w:r w:rsidRPr="00A907AD">
        <w:rPr>
          <w:rFonts w:ascii="Times New Roman" w:hAnsi="Times New Roman" w:cs="Times New Roman"/>
          <w:sz w:val="24"/>
        </w:rPr>
        <w:t xml:space="preserve">, and S. </w:t>
      </w:r>
      <w:proofErr w:type="spellStart"/>
      <w:r w:rsidRPr="00A907AD">
        <w:rPr>
          <w:rFonts w:ascii="Times New Roman" w:hAnsi="Times New Roman" w:cs="Times New Roman"/>
          <w:sz w:val="24"/>
        </w:rPr>
        <w:t>Queenborough</w:t>
      </w:r>
      <w:proofErr w:type="spellEnd"/>
      <w:r w:rsidRPr="00A907AD">
        <w:rPr>
          <w:rFonts w:ascii="Times New Roman" w:hAnsi="Times New Roman" w:cs="Times New Roman"/>
          <w:sz w:val="24"/>
        </w:rPr>
        <w:t>. 2015. Historic Mining and Agriculture as Indicators of Occurrence and Abundance of Widespread Invasive Plant Species. PLOS ONE 10:e0128161.</w:t>
      </w:r>
    </w:p>
    <w:p w14:paraId="5494889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Chao, A., and C. Chiu. 2016. Species Richness: Estimation and Comparison. Pages 1–26 </w:t>
      </w:r>
      <w:r w:rsidRPr="00A907AD">
        <w:rPr>
          <w:rFonts w:ascii="Times New Roman" w:hAnsi="Times New Roman" w:cs="Times New Roman"/>
          <w:i/>
          <w:iCs/>
          <w:sz w:val="24"/>
        </w:rPr>
        <w:t>in</w:t>
      </w:r>
      <w:r w:rsidRPr="00A907AD">
        <w:rPr>
          <w:rFonts w:ascii="Times New Roman" w:hAnsi="Times New Roman" w:cs="Times New Roman"/>
          <w:sz w:val="24"/>
        </w:rPr>
        <w:t xml:space="preserve"> R. S. </w:t>
      </w:r>
      <w:proofErr w:type="spellStart"/>
      <w:r w:rsidRPr="00A907AD">
        <w:rPr>
          <w:rFonts w:ascii="Times New Roman" w:hAnsi="Times New Roman" w:cs="Times New Roman"/>
          <w:sz w:val="24"/>
        </w:rPr>
        <w:t>Kenett</w:t>
      </w:r>
      <w:proofErr w:type="spellEnd"/>
      <w:r w:rsidRPr="00A907AD">
        <w:rPr>
          <w:rFonts w:ascii="Times New Roman" w:hAnsi="Times New Roman" w:cs="Times New Roman"/>
          <w:sz w:val="24"/>
        </w:rPr>
        <w:t xml:space="preserve">, N. T. Longford, W. W. </w:t>
      </w:r>
      <w:proofErr w:type="spellStart"/>
      <w:r w:rsidRPr="00A907AD">
        <w:rPr>
          <w:rFonts w:ascii="Times New Roman" w:hAnsi="Times New Roman" w:cs="Times New Roman"/>
          <w:sz w:val="24"/>
        </w:rPr>
        <w:t>Piegorsch</w:t>
      </w:r>
      <w:proofErr w:type="spellEnd"/>
      <w:r w:rsidRPr="00A907AD">
        <w:rPr>
          <w:rFonts w:ascii="Times New Roman" w:hAnsi="Times New Roman" w:cs="Times New Roman"/>
          <w:sz w:val="24"/>
        </w:rPr>
        <w:t xml:space="preserve">, and F. Ruggeri, editors. Wiley </w:t>
      </w:r>
      <w:proofErr w:type="spellStart"/>
      <w:r w:rsidRPr="00A907AD">
        <w:rPr>
          <w:rFonts w:ascii="Times New Roman" w:hAnsi="Times New Roman" w:cs="Times New Roman"/>
          <w:sz w:val="24"/>
        </w:rPr>
        <w:t>StatsRef</w:t>
      </w:r>
      <w:proofErr w:type="spellEnd"/>
      <w:r w:rsidRPr="00A907AD">
        <w:rPr>
          <w:rFonts w:ascii="Times New Roman" w:hAnsi="Times New Roman" w:cs="Times New Roman"/>
          <w:sz w:val="24"/>
        </w:rPr>
        <w:t>: Statistics Reference Online. First edition. Wiley.</w:t>
      </w:r>
    </w:p>
    <w:p w14:paraId="61483130" w14:textId="77777777" w:rsidR="00A907AD" w:rsidRPr="00A907AD" w:rsidRDefault="00A907AD" w:rsidP="00A907AD">
      <w:pPr>
        <w:pStyle w:val="Bibliography"/>
        <w:rPr>
          <w:rFonts w:ascii="Times New Roman" w:hAnsi="Times New Roman" w:cs="Times New Roman"/>
          <w:sz w:val="24"/>
        </w:rPr>
      </w:pPr>
      <w:proofErr w:type="spellStart"/>
      <w:r w:rsidRPr="00A907AD">
        <w:rPr>
          <w:rFonts w:ascii="Times New Roman" w:hAnsi="Times New Roman" w:cs="Times New Roman"/>
          <w:sz w:val="24"/>
        </w:rPr>
        <w:t>Curtze</w:t>
      </w:r>
      <w:proofErr w:type="spellEnd"/>
      <w:r w:rsidRPr="00A907AD">
        <w:rPr>
          <w:rFonts w:ascii="Times New Roman" w:hAnsi="Times New Roman" w:cs="Times New Roman"/>
          <w:sz w:val="24"/>
        </w:rPr>
        <w:t>, A. C., T. A. Carlo, and J. W. Wenzel. 2018. The Effects of a Tornado Disturbance and a Salvaged Timber Extraction on the Seed-Rain and Recruitment Community of an Eastern Temperate Deciduous Forest. Northeastern Naturalist 25:627.</w:t>
      </w:r>
    </w:p>
    <w:p w14:paraId="2993EAB6"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Fischer, A., P. Marshall, and A. Camp. 2013. Disturbances in deciduous temperate forest ecosystems of the northern hemisphere: their effects on both recent and future forest development. Biodiversity and Conservation 22:1863–1893.</w:t>
      </w:r>
    </w:p>
    <w:p w14:paraId="2AA00DA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Forsythe, T. G. 1991. Feeding and locomotory functions in relation to body form in five species of ground beetle (Coleoptera: Carabidae). Journal of Zoology 223:233–263.</w:t>
      </w:r>
    </w:p>
    <w:p w14:paraId="593888B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Fountain-Jones, N. M., S. C. Baker, and G. J. Jordan. 2015. Moving beyond the guild concept: developing a practical functional trait framework for terrestrial beetles. Ecological Entomology 40:1–13.</w:t>
      </w:r>
    </w:p>
    <w:p w14:paraId="68E1FED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Freitag, R. 1969. A revision of the species of the genus </w:t>
      </w:r>
      <w:proofErr w:type="spellStart"/>
      <w:r w:rsidRPr="00A907AD">
        <w:rPr>
          <w:rFonts w:ascii="Times New Roman" w:hAnsi="Times New Roman" w:cs="Times New Roman"/>
          <w:sz w:val="24"/>
        </w:rPr>
        <w:t>Evarthrus</w:t>
      </w:r>
      <w:proofErr w:type="spellEnd"/>
      <w:r w:rsidRPr="00A907AD">
        <w:rPr>
          <w:rFonts w:ascii="Times New Roman" w:hAnsi="Times New Roman" w:cs="Times New Roman"/>
          <w:sz w:val="24"/>
        </w:rPr>
        <w:t xml:space="preserve"> LeConte (Coleoptera: Carabidae). Quaestiones </w:t>
      </w:r>
      <w:proofErr w:type="spellStart"/>
      <w:r w:rsidRPr="00A907AD">
        <w:rPr>
          <w:rFonts w:ascii="Times New Roman" w:hAnsi="Times New Roman" w:cs="Times New Roman"/>
          <w:sz w:val="24"/>
        </w:rPr>
        <w:t>Entomologicae</w:t>
      </w:r>
      <w:proofErr w:type="spellEnd"/>
      <w:r w:rsidRPr="00A907AD">
        <w:rPr>
          <w:rFonts w:ascii="Times New Roman" w:hAnsi="Times New Roman" w:cs="Times New Roman"/>
          <w:sz w:val="24"/>
        </w:rPr>
        <w:t xml:space="preserve"> 5:88–212.</w:t>
      </w:r>
    </w:p>
    <w:p w14:paraId="40FB667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07959DB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Gore, J. A., and W. A. Patterson III. 1986. Mass of downed wood in northern hardwood forests in New Hampshire: potential effects of forest management. Canadian Journal of Forest Research 16:335–339.</w:t>
      </w:r>
    </w:p>
    <w:p w14:paraId="11D07D2E"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Greenberg, C. H., and T. G. Forrest. 2003. SEASONAL ABUNDANCE OF GROUND-OCCURRING MACROARTHROPODS IN FOREST AND CANOPY GAPS IN THE SOUTHERN APPALACHIANS. Southeastern Naturalist 2:591–608.</w:t>
      </w:r>
    </w:p>
    <w:p w14:paraId="065EFF51"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Harden, C. W., and F. G. Guarnieri. 2017. Illustrated Key and Photo Atlas of the Snail-eating Ground Beetles in the Genus </w:t>
      </w:r>
      <w:proofErr w:type="spellStart"/>
      <w:r w:rsidRPr="00A907AD">
        <w:rPr>
          <w:rFonts w:ascii="Times New Roman" w:hAnsi="Times New Roman" w:cs="Times New Roman"/>
          <w:sz w:val="24"/>
        </w:rPr>
        <w:t>Scaphinotus</w:t>
      </w:r>
      <w:proofErr w:type="spellEnd"/>
      <w:r w:rsidRPr="00A907AD">
        <w:rPr>
          <w:rFonts w:ascii="Times New Roman" w:hAnsi="Times New Roman" w:cs="Times New Roman"/>
          <w:sz w:val="24"/>
        </w:rPr>
        <w:t xml:space="preserve"> Dejean (Coleoptera: Carabidae: </w:t>
      </w:r>
      <w:proofErr w:type="spellStart"/>
      <w:r w:rsidRPr="00A907AD">
        <w:rPr>
          <w:rFonts w:ascii="Times New Roman" w:hAnsi="Times New Roman" w:cs="Times New Roman"/>
          <w:sz w:val="24"/>
        </w:rPr>
        <w:t>Cychrini</w:t>
      </w:r>
      <w:proofErr w:type="spellEnd"/>
      <w:r w:rsidRPr="00A907AD">
        <w:rPr>
          <w:rFonts w:ascii="Times New Roman" w:hAnsi="Times New Roman" w:cs="Times New Roman"/>
          <w:sz w:val="24"/>
        </w:rPr>
        <w:t>) Occurring in the Mid-Atlantic Region. The Maryland Entomologist 7:16–34.</w:t>
      </w:r>
    </w:p>
    <w:p w14:paraId="0575835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Hunting, W. 2013. A taxonomic revision of the </w:t>
      </w:r>
      <w:proofErr w:type="spellStart"/>
      <w:r w:rsidRPr="00A907AD">
        <w:rPr>
          <w:rFonts w:ascii="Times New Roman" w:hAnsi="Times New Roman" w:cs="Times New Roman"/>
          <w:sz w:val="24"/>
        </w:rPr>
        <w:t>Cymindis</w:t>
      </w:r>
      <w:proofErr w:type="spellEnd"/>
      <w:r w:rsidRPr="00A907AD">
        <w:rPr>
          <w:rFonts w:ascii="Times New Roman" w:hAnsi="Times New Roman" w:cs="Times New Roman"/>
          <w:sz w:val="24"/>
        </w:rPr>
        <w:t xml:space="preserve"> (</w:t>
      </w:r>
      <w:proofErr w:type="spellStart"/>
      <w:r w:rsidRPr="00A907AD">
        <w:rPr>
          <w:rFonts w:ascii="Times New Roman" w:hAnsi="Times New Roman" w:cs="Times New Roman"/>
          <w:sz w:val="24"/>
        </w:rPr>
        <w:t>Pinacodera</w:t>
      </w:r>
      <w:proofErr w:type="spellEnd"/>
      <w:r w:rsidRPr="00A907AD">
        <w:rPr>
          <w:rFonts w:ascii="Times New Roman" w:hAnsi="Times New Roman" w:cs="Times New Roman"/>
          <w:sz w:val="24"/>
        </w:rPr>
        <w:t xml:space="preserve">) </w:t>
      </w:r>
      <w:proofErr w:type="spellStart"/>
      <w:r w:rsidRPr="00A907AD">
        <w:rPr>
          <w:rFonts w:ascii="Times New Roman" w:hAnsi="Times New Roman" w:cs="Times New Roman"/>
          <w:sz w:val="24"/>
        </w:rPr>
        <w:t>limbata</w:t>
      </w:r>
      <w:proofErr w:type="spellEnd"/>
      <w:r w:rsidRPr="00A907AD">
        <w:rPr>
          <w:rFonts w:ascii="Times New Roman" w:hAnsi="Times New Roman" w:cs="Times New Roman"/>
          <w:sz w:val="24"/>
        </w:rPr>
        <w:t xml:space="preserve"> species group (Coleoptera, Carabidae, </w:t>
      </w:r>
      <w:proofErr w:type="spellStart"/>
      <w:r w:rsidRPr="00A907AD">
        <w:rPr>
          <w:rFonts w:ascii="Times New Roman" w:hAnsi="Times New Roman" w:cs="Times New Roman"/>
          <w:sz w:val="24"/>
        </w:rPr>
        <w:t>Lebiini</w:t>
      </w:r>
      <w:proofErr w:type="spellEnd"/>
      <w:r w:rsidRPr="00A907AD">
        <w:rPr>
          <w:rFonts w:ascii="Times New Roman" w:hAnsi="Times New Roman" w:cs="Times New Roman"/>
          <w:sz w:val="24"/>
        </w:rPr>
        <w:t xml:space="preserve">), including description of a new species from Florida, U.S.A. </w:t>
      </w:r>
      <w:proofErr w:type="spellStart"/>
      <w:r w:rsidRPr="00A907AD">
        <w:rPr>
          <w:rFonts w:ascii="Times New Roman" w:hAnsi="Times New Roman" w:cs="Times New Roman"/>
          <w:sz w:val="24"/>
        </w:rPr>
        <w:t>ZooKeys</w:t>
      </w:r>
      <w:proofErr w:type="spellEnd"/>
      <w:r w:rsidRPr="00A907AD">
        <w:rPr>
          <w:rFonts w:ascii="Times New Roman" w:hAnsi="Times New Roman" w:cs="Times New Roman"/>
          <w:sz w:val="24"/>
        </w:rPr>
        <w:t xml:space="preserve"> 259:1–73.</w:t>
      </w:r>
    </w:p>
    <w:p w14:paraId="083C944C"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Koivula, M. 2011. Useful model organisms, indicators, or both? Ground beetles (Coleoptera, Carabidae) </w:t>
      </w:r>
      <w:proofErr w:type="gramStart"/>
      <w:r w:rsidRPr="00A907AD">
        <w:rPr>
          <w:rFonts w:ascii="Times New Roman" w:hAnsi="Times New Roman" w:cs="Times New Roman"/>
          <w:sz w:val="24"/>
        </w:rPr>
        <w:t>reflecting</w:t>
      </w:r>
      <w:proofErr w:type="gramEnd"/>
      <w:r w:rsidRPr="00A907AD">
        <w:rPr>
          <w:rFonts w:ascii="Times New Roman" w:hAnsi="Times New Roman" w:cs="Times New Roman"/>
          <w:sz w:val="24"/>
        </w:rPr>
        <w:t xml:space="preserve"> environmental conditions. </w:t>
      </w:r>
      <w:proofErr w:type="spellStart"/>
      <w:r w:rsidRPr="00A907AD">
        <w:rPr>
          <w:rFonts w:ascii="Times New Roman" w:hAnsi="Times New Roman" w:cs="Times New Roman"/>
          <w:sz w:val="24"/>
        </w:rPr>
        <w:t>ZooKeys</w:t>
      </w:r>
      <w:proofErr w:type="spellEnd"/>
      <w:r w:rsidRPr="00A907AD">
        <w:rPr>
          <w:rFonts w:ascii="Times New Roman" w:hAnsi="Times New Roman" w:cs="Times New Roman"/>
          <w:sz w:val="24"/>
        </w:rPr>
        <w:t xml:space="preserve"> 100:287–317.</w:t>
      </w:r>
    </w:p>
    <w:p w14:paraId="1711EC79" w14:textId="77777777" w:rsidR="00A907AD" w:rsidRPr="00A907AD" w:rsidRDefault="00A907AD" w:rsidP="00A907AD">
      <w:pPr>
        <w:pStyle w:val="Bibliography"/>
        <w:rPr>
          <w:rFonts w:ascii="Times New Roman" w:hAnsi="Times New Roman" w:cs="Times New Roman"/>
          <w:sz w:val="24"/>
        </w:rPr>
      </w:pPr>
      <w:proofErr w:type="spellStart"/>
      <w:r w:rsidRPr="00A907AD">
        <w:rPr>
          <w:rFonts w:ascii="Times New Roman" w:hAnsi="Times New Roman" w:cs="Times New Roman"/>
          <w:sz w:val="24"/>
        </w:rPr>
        <w:lastRenderedPageBreak/>
        <w:t>Lambeets</w:t>
      </w:r>
      <w:proofErr w:type="spellEnd"/>
      <w:r w:rsidRPr="00A907AD">
        <w:rPr>
          <w:rFonts w:ascii="Times New Roman" w:hAnsi="Times New Roman" w:cs="Times New Roman"/>
          <w:sz w:val="24"/>
        </w:rPr>
        <w:t xml:space="preserve">, K., M. L. </w:t>
      </w:r>
      <w:proofErr w:type="spellStart"/>
      <w:r w:rsidRPr="00A907AD">
        <w:rPr>
          <w:rFonts w:ascii="Times New Roman" w:hAnsi="Times New Roman" w:cs="Times New Roman"/>
          <w:sz w:val="24"/>
        </w:rPr>
        <w:t>Vandegehuchte</w:t>
      </w:r>
      <w:proofErr w:type="spellEnd"/>
      <w:r w:rsidRPr="00A907AD">
        <w:rPr>
          <w:rFonts w:ascii="Times New Roman" w:hAnsi="Times New Roman" w:cs="Times New Roman"/>
          <w:sz w:val="24"/>
        </w:rPr>
        <w:t xml:space="preserve">, J. </w:t>
      </w:r>
      <w:proofErr w:type="spellStart"/>
      <w:r w:rsidRPr="00A907AD">
        <w:rPr>
          <w:rFonts w:ascii="Times New Roman" w:hAnsi="Times New Roman" w:cs="Times New Roman"/>
          <w:sz w:val="24"/>
        </w:rPr>
        <w:t>Maelfait</w:t>
      </w:r>
      <w:proofErr w:type="spellEnd"/>
      <w:r w:rsidRPr="00A907AD">
        <w:rPr>
          <w:rFonts w:ascii="Times New Roman" w:hAnsi="Times New Roman" w:cs="Times New Roman"/>
          <w:sz w:val="24"/>
        </w:rPr>
        <w:t xml:space="preserve">, and D. Bonte. 2008. Understanding the impact of flooding on trait‐displacements and shifts in assemblage structure of predatory arthropods on </w:t>
      </w:r>
      <w:proofErr w:type="gramStart"/>
      <w:r w:rsidRPr="00A907AD">
        <w:rPr>
          <w:rFonts w:ascii="Times New Roman" w:hAnsi="Times New Roman" w:cs="Times New Roman"/>
          <w:sz w:val="24"/>
        </w:rPr>
        <w:t>river banks</w:t>
      </w:r>
      <w:proofErr w:type="gramEnd"/>
      <w:r w:rsidRPr="00A907AD">
        <w:rPr>
          <w:rFonts w:ascii="Times New Roman" w:hAnsi="Times New Roman" w:cs="Times New Roman"/>
          <w:sz w:val="24"/>
        </w:rPr>
        <w:t>. Journal of Animal Ecology 77:1162–1174.</w:t>
      </w:r>
    </w:p>
    <w:p w14:paraId="25A98EAA" w14:textId="77777777" w:rsidR="00A907AD" w:rsidRPr="00A907AD" w:rsidRDefault="00A907AD" w:rsidP="00A907AD">
      <w:pPr>
        <w:pStyle w:val="Bibliography"/>
        <w:rPr>
          <w:rFonts w:ascii="Times New Roman" w:hAnsi="Times New Roman" w:cs="Times New Roman"/>
          <w:sz w:val="24"/>
        </w:rPr>
      </w:pPr>
      <w:proofErr w:type="spellStart"/>
      <w:r w:rsidRPr="00A907AD">
        <w:rPr>
          <w:rFonts w:ascii="Times New Roman" w:hAnsi="Times New Roman" w:cs="Times New Roman"/>
          <w:sz w:val="24"/>
        </w:rPr>
        <w:t>Langor</w:t>
      </w:r>
      <w:proofErr w:type="spellEnd"/>
      <w:r w:rsidRPr="00A907AD">
        <w:rPr>
          <w:rFonts w:ascii="Times New Roman" w:hAnsi="Times New Roman" w:cs="Times New Roman"/>
          <w:sz w:val="24"/>
        </w:rPr>
        <w:t>, D. W., and J. R. Spence. 2006. Arthropods as ecological indicators of sustainability in Canadian forests. The Forestry Chronicle 82:344–350.</w:t>
      </w:r>
    </w:p>
    <w:p w14:paraId="74D2C5C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Larochelle, A., and M.-C. Larivière. 2003. A natural history of the ground-beetles (Coleoptera: Carabidae) of America north of Mexico. Pensoft </w:t>
      </w:r>
      <w:proofErr w:type="spellStart"/>
      <w:r w:rsidRPr="00A907AD">
        <w:rPr>
          <w:rFonts w:ascii="Times New Roman" w:hAnsi="Times New Roman" w:cs="Times New Roman"/>
          <w:sz w:val="24"/>
        </w:rPr>
        <w:t>Publ</w:t>
      </w:r>
      <w:proofErr w:type="spellEnd"/>
      <w:r w:rsidRPr="00A907AD">
        <w:rPr>
          <w:rFonts w:ascii="Times New Roman" w:hAnsi="Times New Roman" w:cs="Times New Roman"/>
          <w:sz w:val="24"/>
        </w:rPr>
        <w:t>, Sofia.</w:t>
      </w:r>
    </w:p>
    <w:p w14:paraId="54FA621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Lee, C. M., T.-S. Kwon, and K. Cheon. 2017. Response of ground beetles (Coleoptera: Carabidae) to forest gaps formed by a typhoon in a red pine forest at </w:t>
      </w:r>
      <w:proofErr w:type="spellStart"/>
      <w:r w:rsidRPr="00A907AD">
        <w:rPr>
          <w:rFonts w:ascii="Times New Roman" w:hAnsi="Times New Roman" w:cs="Times New Roman"/>
          <w:sz w:val="24"/>
        </w:rPr>
        <w:t>Gwangneung</w:t>
      </w:r>
      <w:proofErr w:type="spellEnd"/>
      <w:r w:rsidRPr="00A907AD">
        <w:rPr>
          <w:rFonts w:ascii="Times New Roman" w:hAnsi="Times New Roman" w:cs="Times New Roman"/>
          <w:sz w:val="24"/>
        </w:rPr>
        <w:t xml:space="preserve"> Forest, Republic of Korea. Journal of Forestry Research 28:173–181.</w:t>
      </w:r>
    </w:p>
    <w:p w14:paraId="2491334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Li, D. 2018. </w:t>
      </w:r>
      <w:proofErr w:type="spellStart"/>
      <w:r w:rsidRPr="00A907AD">
        <w:rPr>
          <w:rFonts w:ascii="Times New Roman" w:hAnsi="Times New Roman" w:cs="Times New Roman"/>
          <w:sz w:val="24"/>
        </w:rPr>
        <w:t>hillR</w:t>
      </w:r>
      <w:proofErr w:type="spellEnd"/>
      <w:r w:rsidRPr="00A907AD">
        <w:rPr>
          <w:rFonts w:ascii="Times New Roman" w:hAnsi="Times New Roman" w:cs="Times New Roman"/>
          <w:sz w:val="24"/>
        </w:rPr>
        <w:t xml:space="preserve">: taxonomic, functional, and phylogenetic diversity and similarity through Hill Numbers. Journal of </w:t>
      </w:r>
      <w:proofErr w:type="gramStart"/>
      <w:r w:rsidRPr="00A907AD">
        <w:rPr>
          <w:rFonts w:ascii="Times New Roman" w:hAnsi="Times New Roman" w:cs="Times New Roman"/>
          <w:sz w:val="24"/>
        </w:rPr>
        <w:t>Open Source</w:t>
      </w:r>
      <w:proofErr w:type="gramEnd"/>
      <w:r w:rsidRPr="00A907AD">
        <w:rPr>
          <w:rFonts w:ascii="Times New Roman" w:hAnsi="Times New Roman" w:cs="Times New Roman"/>
          <w:sz w:val="24"/>
        </w:rPr>
        <w:t xml:space="preserve"> Software 3:1041.</w:t>
      </w:r>
    </w:p>
    <w:p w14:paraId="716892A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indenmayer, D., P. J. Burton, and J. F. Franklin. 2012. Salvage logging and its ecological consequences. Island Press, United States.</w:t>
      </w:r>
    </w:p>
    <w:p w14:paraId="53CF713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indroth, C. H. 1961. The Ground-beetles of Canada and Alaska.</w:t>
      </w:r>
    </w:p>
    <w:p w14:paraId="5837A67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Lundgren, J., and K. McCravy. 2011. Carabid beetles (Coleoptera: Carabidae) of the Midwestern United States: a review and synthesis of recent research. Terrestrial Arthropod Reviews 4:63–94.</w:t>
      </w:r>
    </w:p>
    <w:p w14:paraId="69F93E3A"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McNabb, D. H., A. D. Startsev, and H. Nguyen. 2001. Soil Wetness and Traffic Level Effects on Bulk Density and Air‐Filled Porosity of Compacted Boreal Forest Soils. Soil Science Society of America Journal 65:1238–1247.</w:t>
      </w:r>
    </w:p>
    <w:p w14:paraId="19D5169B"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 xml:space="preserve">Murphy, S. J., L. D. Audino, J. Whitacre, J. L. Eck, J. W. Wenzel, S. A. </w:t>
      </w:r>
      <w:proofErr w:type="spellStart"/>
      <w:r w:rsidRPr="00A907AD">
        <w:rPr>
          <w:rFonts w:ascii="Times New Roman" w:hAnsi="Times New Roman" w:cs="Times New Roman"/>
          <w:sz w:val="24"/>
        </w:rPr>
        <w:t>Queenborough</w:t>
      </w:r>
      <w:proofErr w:type="spellEnd"/>
      <w:r w:rsidRPr="00A907AD">
        <w:rPr>
          <w:rFonts w:ascii="Times New Roman" w:hAnsi="Times New Roman" w:cs="Times New Roman"/>
          <w:sz w:val="24"/>
        </w:rPr>
        <w:t xml:space="preserve">, and L. S. </w:t>
      </w:r>
      <w:proofErr w:type="spellStart"/>
      <w:r w:rsidRPr="00A907AD">
        <w:rPr>
          <w:rFonts w:ascii="Times New Roman" w:hAnsi="Times New Roman" w:cs="Times New Roman"/>
          <w:sz w:val="24"/>
        </w:rPr>
        <w:t>Comita</w:t>
      </w:r>
      <w:proofErr w:type="spellEnd"/>
      <w:r w:rsidRPr="00A907AD">
        <w:rPr>
          <w:rFonts w:ascii="Times New Roman" w:hAnsi="Times New Roman" w:cs="Times New Roman"/>
          <w:sz w:val="24"/>
        </w:rPr>
        <w:t>. 2015. Species associations structured by environment and land‐use history promote beta‐diversity in a temperate forest. Ecology 96:705–715.</w:t>
      </w:r>
    </w:p>
    <w:p w14:paraId="1ED1027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National Centers for Environmental Information: Past Weather. (n.d.). . National Oceanic and Atmospheric Administration.</w:t>
      </w:r>
    </w:p>
    <w:p w14:paraId="53594881"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Oksanen, J., G. Simpson, F. Blanchet, Kindt R, Legendre P, Minchin P, O’Hara R, Solymos P, Stevens M, </w:t>
      </w:r>
      <w:proofErr w:type="spellStart"/>
      <w:r w:rsidRPr="00A907AD">
        <w:rPr>
          <w:rFonts w:ascii="Times New Roman" w:hAnsi="Times New Roman" w:cs="Times New Roman"/>
          <w:sz w:val="24"/>
        </w:rPr>
        <w:t>Szoecs</w:t>
      </w:r>
      <w:proofErr w:type="spellEnd"/>
      <w:r w:rsidRPr="00A907AD">
        <w:rPr>
          <w:rFonts w:ascii="Times New Roman" w:hAnsi="Times New Roman" w:cs="Times New Roman"/>
          <w:sz w:val="24"/>
        </w:rPr>
        <w:t xml:space="preserve"> E, Wagner H, Barbour M, Bedward M, Bolker B, </w:t>
      </w:r>
      <w:proofErr w:type="spellStart"/>
      <w:r w:rsidRPr="00A907AD">
        <w:rPr>
          <w:rFonts w:ascii="Times New Roman" w:hAnsi="Times New Roman" w:cs="Times New Roman"/>
          <w:sz w:val="24"/>
        </w:rPr>
        <w:t>Borcard</w:t>
      </w:r>
      <w:proofErr w:type="spellEnd"/>
      <w:r w:rsidRPr="00A907AD">
        <w:rPr>
          <w:rFonts w:ascii="Times New Roman" w:hAnsi="Times New Roman" w:cs="Times New Roman"/>
          <w:sz w:val="24"/>
        </w:rPr>
        <w:t xml:space="preserve"> D, Carvalho G, Chirico M, De Caceres, M, Durand S, Evangelista H, </w:t>
      </w:r>
      <w:proofErr w:type="spellStart"/>
      <w:r w:rsidRPr="00A907AD">
        <w:rPr>
          <w:rFonts w:ascii="Times New Roman" w:hAnsi="Times New Roman" w:cs="Times New Roman"/>
          <w:sz w:val="24"/>
        </w:rPr>
        <w:t>FitzJohn</w:t>
      </w:r>
      <w:proofErr w:type="spellEnd"/>
      <w:r w:rsidRPr="00A907AD">
        <w:rPr>
          <w:rFonts w:ascii="Times New Roman" w:hAnsi="Times New Roman" w:cs="Times New Roman"/>
          <w:sz w:val="24"/>
        </w:rPr>
        <w:t xml:space="preserve"> R, Friendly M, </w:t>
      </w:r>
      <w:proofErr w:type="spellStart"/>
      <w:r w:rsidRPr="00A907AD">
        <w:rPr>
          <w:rFonts w:ascii="Times New Roman" w:hAnsi="Times New Roman" w:cs="Times New Roman"/>
          <w:sz w:val="24"/>
        </w:rPr>
        <w:t>Furneaux</w:t>
      </w:r>
      <w:proofErr w:type="spellEnd"/>
      <w:r w:rsidRPr="00A907AD">
        <w:rPr>
          <w:rFonts w:ascii="Times New Roman" w:hAnsi="Times New Roman" w:cs="Times New Roman"/>
          <w:sz w:val="24"/>
        </w:rPr>
        <w:t xml:space="preserve"> B, Hannigan G, Hill M, Lahti L, McGlinn D, Ouellette M, Ribeiro, and Cunha E, Smith T, Stier A, Ter Braak C, Weedon J. 2024. _vegan: Community Ecology Package_. R.</w:t>
      </w:r>
    </w:p>
    <w:p w14:paraId="233F679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and D. Herms. 2019. Dynamic Responses of Ground-Dwelling Invertebrate Communities to Disturbance in Forest Ecosystems. Insects 10:61.</w:t>
      </w:r>
    </w:p>
    <w:p w14:paraId="5274CBF7"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I. 2016. Presented in Partial Fulfillment of the Requirements for the Degree Doctor of Philosophy in the Graduate School of The Ohio State University. PhD, Ohio State University, Columbus, OH.</w:t>
      </w:r>
    </w:p>
    <w:p w14:paraId="65C19599"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Perry, K. I., F. S. </w:t>
      </w:r>
      <w:proofErr w:type="spellStart"/>
      <w:r w:rsidRPr="00A907AD">
        <w:rPr>
          <w:rFonts w:ascii="Times New Roman" w:hAnsi="Times New Roman" w:cs="Times New Roman"/>
          <w:sz w:val="24"/>
        </w:rPr>
        <w:t>Sivakoff</w:t>
      </w:r>
      <w:proofErr w:type="spellEnd"/>
      <w:r w:rsidRPr="00A907AD">
        <w:rPr>
          <w:rFonts w:ascii="Times New Roman" w:hAnsi="Times New Roman" w:cs="Times New Roman"/>
          <w:sz w:val="24"/>
        </w:rPr>
        <w:t>, K. F. Wallin, J. W. Wenzel, and D. A. Herms. 2021. Forest disturbance and arthropods: small‐scale canopy and understory disturbances alter movement of mobile arthropods. Ecosphere 12:e03771.</w:t>
      </w:r>
    </w:p>
    <w:p w14:paraId="4E950AB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Perry, K. I., K. F. Wallin, J. W. Wenzel, and D. A. Herms. 2018. Forest disturbance and arthropods: Small‐scale canopy gaps drive invertebrate community structure and composition. Ecosphere 9:e02463.</w:t>
      </w:r>
    </w:p>
    <w:p w14:paraId="46C9CDA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 xml:space="preserve">Pohl, G. R., D. W. </w:t>
      </w:r>
      <w:proofErr w:type="spellStart"/>
      <w:r w:rsidRPr="00A907AD">
        <w:rPr>
          <w:rFonts w:ascii="Times New Roman" w:hAnsi="Times New Roman" w:cs="Times New Roman"/>
          <w:sz w:val="24"/>
        </w:rPr>
        <w:t>Langor</w:t>
      </w:r>
      <w:proofErr w:type="spellEnd"/>
      <w:r w:rsidRPr="00A907AD">
        <w:rPr>
          <w:rFonts w:ascii="Times New Roman" w:hAnsi="Times New Roman" w:cs="Times New Roman"/>
          <w:sz w:val="24"/>
        </w:rPr>
        <w:t>, and J. R. Spence. 2007. Rove beetles and ground beetles (Coleoptera: Staphylinidae, Carabidae) as indicators of harvest and regeneration practices in western Canadian foothills forests. Biological Conservation 137:294–307.</w:t>
      </w:r>
    </w:p>
    <w:p w14:paraId="46E43798"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R Core Team. 2024. R: A Language and Environment for Statistical Computing. R Foundation for Statistical Computing, Vienna, Austria.</w:t>
      </w:r>
    </w:p>
    <w:p w14:paraId="3C35A294"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Ribera, I., S. </w:t>
      </w:r>
      <w:proofErr w:type="spellStart"/>
      <w:r w:rsidRPr="00A907AD">
        <w:rPr>
          <w:rFonts w:ascii="Times New Roman" w:hAnsi="Times New Roman" w:cs="Times New Roman"/>
          <w:sz w:val="24"/>
        </w:rPr>
        <w:t>Dolédec</w:t>
      </w:r>
      <w:proofErr w:type="spellEnd"/>
      <w:r w:rsidRPr="00A907AD">
        <w:rPr>
          <w:rFonts w:ascii="Times New Roman" w:hAnsi="Times New Roman" w:cs="Times New Roman"/>
          <w:sz w:val="24"/>
        </w:rPr>
        <w:t>, I. S. Downie, and G. N. Foster. 2001. EFFECT OF LAND DISTURBANCE AND STRESS ON SPECIES TRAITS OF GROUND BEETLE ASSEMBLAGES. Ecology 82:1112–1129.</w:t>
      </w:r>
    </w:p>
    <w:p w14:paraId="70AAD1DE"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ilverman, B., D. J. Horn, F. F. Purrington, and K. J. K. Gandhi. 2008. Oil Pipeline Corridor Through an Intact Forest Alters Ground Beetle (Coleoptera: Carabidae) Assemblages in Southeastern Ohio. Environmental Entomology 37:725–733.</w:t>
      </w:r>
    </w:p>
    <w:p w14:paraId="64422423"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Sklodowski, J., and P. </w:t>
      </w:r>
      <w:proofErr w:type="spellStart"/>
      <w:r w:rsidRPr="00A907AD">
        <w:rPr>
          <w:rFonts w:ascii="Times New Roman" w:hAnsi="Times New Roman" w:cs="Times New Roman"/>
          <w:sz w:val="24"/>
        </w:rPr>
        <w:t>Garbalinska</w:t>
      </w:r>
      <w:proofErr w:type="spellEnd"/>
      <w:r w:rsidRPr="00A907AD">
        <w:rPr>
          <w:rFonts w:ascii="Times New Roman" w:hAnsi="Times New Roman" w:cs="Times New Roman"/>
          <w:sz w:val="24"/>
        </w:rPr>
        <w:t xml:space="preserve">. 2011. Ground beetle (Coleoptera, Carabidae) assemblages inhabiting Scots pine stands of </w:t>
      </w:r>
      <w:proofErr w:type="spellStart"/>
      <w:r w:rsidRPr="00A907AD">
        <w:rPr>
          <w:rFonts w:ascii="Times New Roman" w:hAnsi="Times New Roman" w:cs="Times New Roman"/>
          <w:sz w:val="24"/>
        </w:rPr>
        <w:t>Puszcza</w:t>
      </w:r>
      <w:proofErr w:type="spellEnd"/>
      <w:r w:rsidRPr="00A907AD">
        <w:rPr>
          <w:rFonts w:ascii="Times New Roman" w:hAnsi="Times New Roman" w:cs="Times New Roman"/>
          <w:sz w:val="24"/>
        </w:rPr>
        <w:t xml:space="preserve"> Piska Forest: six-year responses to a tornado impact. </w:t>
      </w:r>
      <w:proofErr w:type="spellStart"/>
      <w:r w:rsidRPr="00A907AD">
        <w:rPr>
          <w:rFonts w:ascii="Times New Roman" w:hAnsi="Times New Roman" w:cs="Times New Roman"/>
          <w:sz w:val="24"/>
        </w:rPr>
        <w:t>ZooKeys</w:t>
      </w:r>
      <w:proofErr w:type="spellEnd"/>
      <w:r w:rsidRPr="00A907AD">
        <w:rPr>
          <w:rFonts w:ascii="Times New Roman" w:hAnsi="Times New Roman" w:cs="Times New Roman"/>
          <w:sz w:val="24"/>
        </w:rPr>
        <w:t xml:space="preserve"> 100:371–392.</w:t>
      </w:r>
    </w:p>
    <w:p w14:paraId="58714188"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lyder, J. B., J. W. Wenzel, A. A. Royo, M. E. Spicer, and W. P. Carson. 2020. Post-windthrow salvage logging increases seedling and understory diversity with little impact on composition immediately after logging. New Forests 51:409–420.</w:t>
      </w:r>
    </w:p>
    <w:p w14:paraId="0BEBF10D"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Swenson, N. G. 2014. Functional and Phylogenetic Ecology in R. Springer New York, New York, NY.</w:t>
      </w:r>
    </w:p>
    <w:p w14:paraId="758B2FC0"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 xml:space="preserve">Talarico, F., M. Romeo, A. </w:t>
      </w:r>
      <w:proofErr w:type="spellStart"/>
      <w:r w:rsidRPr="00A907AD">
        <w:rPr>
          <w:rFonts w:ascii="Times New Roman" w:hAnsi="Times New Roman" w:cs="Times New Roman"/>
          <w:sz w:val="24"/>
        </w:rPr>
        <w:t>Massolo</w:t>
      </w:r>
      <w:proofErr w:type="spellEnd"/>
      <w:r w:rsidRPr="00A907AD">
        <w:rPr>
          <w:rFonts w:ascii="Times New Roman" w:hAnsi="Times New Roman" w:cs="Times New Roman"/>
          <w:sz w:val="24"/>
        </w:rPr>
        <w:t xml:space="preserve">, P. </w:t>
      </w:r>
      <w:proofErr w:type="spellStart"/>
      <w:r w:rsidRPr="00A907AD">
        <w:rPr>
          <w:rFonts w:ascii="Times New Roman" w:hAnsi="Times New Roman" w:cs="Times New Roman"/>
          <w:sz w:val="24"/>
        </w:rPr>
        <w:t>Brandmayr</w:t>
      </w:r>
      <w:proofErr w:type="spellEnd"/>
      <w:r w:rsidRPr="00A907AD">
        <w:rPr>
          <w:rFonts w:ascii="Times New Roman" w:hAnsi="Times New Roman" w:cs="Times New Roman"/>
          <w:sz w:val="24"/>
        </w:rPr>
        <w:t xml:space="preserve">, and T. </w:t>
      </w:r>
      <w:proofErr w:type="spellStart"/>
      <w:r w:rsidRPr="00A907AD">
        <w:rPr>
          <w:rFonts w:ascii="Times New Roman" w:hAnsi="Times New Roman" w:cs="Times New Roman"/>
          <w:sz w:val="24"/>
        </w:rPr>
        <w:t>Zetto</w:t>
      </w:r>
      <w:proofErr w:type="spellEnd"/>
      <w:r w:rsidRPr="00A907AD">
        <w:rPr>
          <w:rFonts w:ascii="Times New Roman" w:hAnsi="Times New Roman" w:cs="Times New Roman"/>
          <w:sz w:val="24"/>
        </w:rPr>
        <w:t xml:space="preserve">. 2007. Morphometry and eye morphology in three species of </w:t>
      </w:r>
      <w:proofErr w:type="spellStart"/>
      <w:r w:rsidRPr="00A907AD">
        <w:rPr>
          <w:rFonts w:ascii="Times New Roman" w:hAnsi="Times New Roman" w:cs="Times New Roman"/>
          <w:sz w:val="24"/>
        </w:rPr>
        <w:t>Carabus</w:t>
      </w:r>
      <w:proofErr w:type="spellEnd"/>
      <w:r w:rsidRPr="00A907AD">
        <w:rPr>
          <w:rFonts w:ascii="Times New Roman" w:hAnsi="Times New Roman" w:cs="Times New Roman"/>
          <w:sz w:val="24"/>
        </w:rPr>
        <w:t xml:space="preserve"> (Coleoptera: Carabidae) in relation to habitat demands. Journal of Zoological Systematics and Evolutionary Research 45:33–38.</w:t>
      </w:r>
    </w:p>
    <w:p w14:paraId="77B3C325"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Thiele, H.-U. 1977. Carabid Beetles in Their Environments. Springer, Berlin, Heidelberg.</w:t>
      </w:r>
    </w:p>
    <w:p w14:paraId="46525FF2"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lastRenderedPageBreak/>
        <w:t xml:space="preserve">Thorn, S., C. </w:t>
      </w:r>
      <w:proofErr w:type="spellStart"/>
      <w:r w:rsidRPr="00A907AD">
        <w:rPr>
          <w:rFonts w:ascii="Times New Roman" w:hAnsi="Times New Roman" w:cs="Times New Roman"/>
          <w:sz w:val="24"/>
        </w:rPr>
        <w:t>Bässler</w:t>
      </w:r>
      <w:proofErr w:type="spellEnd"/>
      <w:r w:rsidRPr="00A907AD">
        <w:rPr>
          <w:rFonts w:ascii="Times New Roman" w:hAnsi="Times New Roman" w:cs="Times New Roman"/>
          <w:sz w:val="24"/>
        </w:rPr>
        <w:t xml:space="preserve">, R. Brandl, P. J. Burton, R. Cahall, J. L. Campbell, J. Castro, C.-Y. Choi, T. Cobb, D. C. Donato, E. </w:t>
      </w:r>
      <w:proofErr w:type="spellStart"/>
      <w:r w:rsidRPr="00A907AD">
        <w:rPr>
          <w:rFonts w:ascii="Times New Roman" w:hAnsi="Times New Roman" w:cs="Times New Roman"/>
          <w:sz w:val="24"/>
        </w:rPr>
        <w:t>Durska</w:t>
      </w:r>
      <w:proofErr w:type="spellEnd"/>
      <w:r w:rsidRPr="00A907AD">
        <w:rPr>
          <w:rFonts w:ascii="Times New Roman" w:hAnsi="Times New Roman" w:cs="Times New Roman"/>
          <w:sz w:val="24"/>
        </w:rPr>
        <w:t xml:space="preserve">, J. B. Fontaine, S. Gauthier, C. Hebert, T. </w:t>
      </w:r>
      <w:proofErr w:type="spellStart"/>
      <w:r w:rsidRPr="00A907AD">
        <w:rPr>
          <w:rFonts w:ascii="Times New Roman" w:hAnsi="Times New Roman" w:cs="Times New Roman"/>
          <w:sz w:val="24"/>
        </w:rPr>
        <w:t>Hothorn</w:t>
      </w:r>
      <w:proofErr w:type="spellEnd"/>
      <w:r w:rsidRPr="00A907AD">
        <w:rPr>
          <w:rFonts w:ascii="Times New Roman" w:hAnsi="Times New Roman" w:cs="Times New Roman"/>
          <w:sz w:val="24"/>
        </w:rPr>
        <w:t xml:space="preserve">, R. L. Hutto, E.-J. Lee, A. B. </w:t>
      </w:r>
      <w:proofErr w:type="spellStart"/>
      <w:r w:rsidRPr="00A907AD">
        <w:rPr>
          <w:rFonts w:ascii="Times New Roman" w:hAnsi="Times New Roman" w:cs="Times New Roman"/>
          <w:sz w:val="24"/>
        </w:rPr>
        <w:t>Leverkus</w:t>
      </w:r>
      <w:proofErr w:type="spellEnd"/>
      <w:r w:rsidRPr="00A907AD">
        <w:rPr>
          <w:rFonts w:ascii="Times New Roman" w:hAnsi="Times New Roman" w:cs="Times New Roman"/>
          <w:sz w:val="24"/>
        </w:rPr>
        <w:t xml:space="preserve">, D. B. Lindenmayer, M. K. Obrist, J. Rost, S. Seibold, R. Seidl, D. Thom, K. Waldron, B. </w:t>
      </w:r>
      <w:proofErr w:type="spellStart"/>
      <w:r w:rsidRPr="00A907AD">
        <w:rPr>
          <w:rFonts w:ascii="Times New Roman" w:hAnsi="Times New Roman" w:cs="Times New Roman"/>
          <w:sz w:val="24"/>
        </w:rPr>
        <w:t>Wermelinger</w:t>
      </w:r>
      <w:proofErr w:type="spellEnd"/>
      <w:r w:rsidRPr="00A907AD">
        <w:rPr>
          <w:rFonts w:ascii="Times New Roman" w:hAnsi="Times New Roman" w:cs="Times New Roman"/>
          <w:sz w:val="24"/>
        </w:rPr>
        <w:t xml:space="preserve">, M.-B. Winter, M. </w:t>
      </w:r>
      <w:proofErr w:type="spellStart"/>
      <w:r w:rsidRPr="00A907AD">
        <w:rPr>
          <w:rFonts w:ascii="Times New Roman" w:hAnsi="Times New Roman" w:cs="Times New Roman"/>
          <w:sz w:val="24"/>
        </w:rPr>
        <w:t>Zmihorski</w:t>
      </w:r>
      <w:proofErr w:type="spellEnd"/>
      <w:r w:rsidRPr="00A907AD">
        <w:rPr>
          <w:rFonts w:ascii="Times New Roman" w:hAnsi="Times New Roman" w:cs="Times New Roman"/>
          <w:sz w:val="24"/>
        </w:rPr>
        <w:t>, and J. Müller. 2018. Impacts of salvage logging on biodiversity: A meta-analysis. Journal of Applied Ecology 55:279–289.</w:t>
      </w:r>
    </w:p>
    <w:p w14:paraId="6137AA58"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Venn, S. 2016. To fly or not to fly: Factors influencing the flight capacity of carabid beetles (Coleoptera: Carabidae). European Journal of Entomology 113:587–600.</w:t>
      </w:r>
    </w:p>
    <w:p w14:paraId="2F8ECD3C"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Wagner, D. L. 2019. Insect Declines in the Anthropocene.</w:t>
      </w:r>
    </w:p>
    <w:p w14:paraId="1464336B" w14:textId="77777777" w:rsidR="00A907AD" w:rsidRPr="00A907AD" w:rsidRDefault="00A907AD" w:rsidP="00A907AD">
      <w:pPr>
        <w:pStyle w:val="Bibliography"/>
        <w:rPr>
          <w:rFonts w:ascii="Times New Roman" w:hAnsi="Times New Roman" w:cs="Times New Roman"/>
          <w:sz w:val="24"/>
        </w:rPr>
      </w:pPr>
      <w:r w:rsidRPr="00A907AD">
        <w:rPr>
          <w:rFonts w:ascii="Times New Roman" w:hAnsi="Times New Roman" w:cs="Times New Roman"/>
          <w:sz w:val="24"/>
        </w:rPr>
        <w:t>Werner, S. M., and K. F. Raffa. 2000. Effects of forest management practices on the diversity of ground-occurring beetles in mixed northern hardwood forests of the Great Lakes Region. Forest Ecology and Management.</w:t>
      </w:r>
    </w:p>
    <w:p w14:paraId="2DD2EBEB" w14:textId="4177E27F"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30T18:21:00Z" w:initials="AT">
    <w:p w14:paraId="39AFAD65" w14:textId="77777777" w:rsidR="00552960" w:rsidRDefault="00552960" w:rsidP="00552960">
      <w:pPr>
        <w:pStyle w:val="CommentText"/>
      </w:pPr>
      <w:r>
        <w:rPr>
          <w:rStyle w:val="CommentReference"/>
        </w:rPr>
        <w:annotationRef/>
      </w:r>
      <w:r>
        <w:t>Add table of species and ID labels</w:t>
      </w:r>
    </w:p>
  </w:comment>
  <w:comment w:id="1"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3"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4"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AFAD65" w15:done="0"/>
  <w15:commentEx w15:paraId="73543E8F" w15:done="0"/>
  <w15:commentEx w15:paraId="2EC0716E" w15:done="0"/>
  <w15:commentEx w15:paraId="2846F814" w15:done="0"/>
  <w15:commentEx w15:paraId="42730F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2196C6B" w16cex:dateUtc="2025-03-30T22:21: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AFAD65" w16cid:durableId="02196C6B"/>
  <w16cid:commentId w16cid:paraId="73543E8F" w16cid:durableId="27D10D7B"/>
  <w16cid:commentId w16cid:paraId="2EC0716E" w16cid:durableId="4BA9957F"/>
  <w16cid:commentId w16cid:paraId="2846F814" w16cid:durableId="3EB1B98E"/>
  <w16cid:commentId w16cid:paraId="42730FAB" w16cid:durableId="3281DA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1E727A" w14:textId="77777777" w:rsidR="001A6C6D" w:rsidRDefault="001A6C6D" w:rsidP="00BA23C4">
      <w:r>
        <w:separator/>
      </w:r>
    </w:p>
  </w:endnote>
  <w:endnote w:type="continuationSeparator" w:id="0">
    <w:p w14:paraId="097CC730" w14:textId="77777777" w:rsidR="001A6C6D" w:rsidRDefault="001A6C6D"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D4967C" w14:textId="77777777" w:rsidR="001A6C6D" w:rsidRDefault="001A6C6D" w:rsidP="00BA23C4">
      <w:r>
        <w:separator/>
      </w:r>
    </w:p>
  </w:footnote>
  <w:footnote w:type="continuationSeparator" w:id="0">
    <w:p w14:paraId="5EBAC505" w14:textId="77777777" w:rsidR="001A6C6D" w:rsidRDefault="001A6C6D"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A2F"/>
    <w:rsid w:val="000040A8"/>
    <w:rsid w:val="000073EB"/>
    <w:rsid w:val="000103A3"/>
    <w:rsid w:val="00012B28"/>
    <w:rsid w:val="00015B17"/>
    <w:rsid w:val="00020C0B"/>
    <w:rsid w:val="000269C1"/>
    <w:rsid w:val="00027072"/>
    <w:rsid w:val="00027108"/>
    <w:rsid w:val="000302B3"/>
    <w:rsid w:val="000352BF"/>
    <w:rsid w:val="00040D48"/>
    <w:rsid w:val="0004159C"/>
    <w:rsid w:val="00042904"/>
    <w:rsid w:val="00046223"/>
    <w:rsid w:val="00052E68"/>
    <w:rsid w:val="00053560"/>
    <w:rsid w:val="0005789E"/>
    <w:rsid w:val="0006195B"/>
    <w:rsid w:val="00062B5E"/>
    <w:rsid w:val="00063AFE"/>
    <w:rsid w:val="00070ACE"/>
    <w:rsid w:val="00071040"/>
    <w:rsid w:val="00071E62"/>
    <w:rsid w:val="00075AD7"/>
    <w:rsid w:val="00077707"/>
    <w:rsid w:val="000827AF"/>
    <w:rsid w:val="000830B8"/>
    <w:rsid w:val="00085DC4"/>
    <w:rsid w:val="00092996"/>
    <w:rsid w:val="00092C64"/>
    <w:rsid w:val="00094217"/>
    <w:rsid w:val="000942F0"/>
    <w:rsid w:val="00094D22"/>
    <w:rsid w:val="00095454"/>
    <w:rsid w:val="00095929"/>
    <w:rsid w:val="000A0451"/>
    <w:rsid w:val="000A33C1"/>
    <w:rsid w:val="000A4D6A"/>
    <w:rsid w:val="000A4F50"/>
    <w:rsid w:val="000B2DF2"/>
    <w:rsid w:val="000B463E"/>
    <w:rsid w:val="000B542C"/>
    <w:rsid w:val="000B6A60"/>
    <w:rsid w:val="000B7072"/>
    <w:rsid w:val="000C0337"/>
    <w:rsid w:val="000C0384"/>
    <w:rsid w:val="000C1D5C"/>
    <w:rsid w:val="000C5A9E"/>
    <w:rsid w:val="000C5CDE"/>
    <w:rsid w:val="000D0271"/>
    <w:rsid w:val="000D4F01"/>
    <w:rsid w:val="000E1AA1"/>
    <w:rsid w:val="000E4739"/>
    <w:rsid w:val="000F0E47"/>
    <w:rsid w:val="000F24C6"/>
    <w:rsid w:val="000F3696"/>
    <w:rsid w:val="000F3CA0"/>
    <w:rsid w:val="000F7079"/>
    <w:rsid w:val="00101913"/>
    <w:rsid w:val="00101A72"/>
    <w:rsid w:val="001032F6"/>
    <w:rsid w:val="00104AD4"/>
    <w:rsid w:val="0011117B"/>
    <w:rsid w:val="001132BB"/>
    <w:rsid w:val="0011351D"/>
    <w:rsid w:val="001207AD"/>
    <w:rsid w:val="00121838"/>
    <w:rsid w:val="001231A3"/>
    <w:rsid w:val="0012385E"/>
    <w:rsid w:val="00125454"/>
    <w:rsid w:val="00126FF6"/>
    <w:rsid w:val="001311F6"/>
    <w:rsid w:val="001315D2"/>
    <w:rsid w:val="0014159F"/>
    <w:rsid w:val="00144A80"/>
    <w:rsid w:val="00144D05"/>
    <w:rsid w:val="00144E17"/>
    <w:rsid w:val="001459BD"/>
    <w:rsid w:val="00146082"/>
    <w:rsid w:val="001472D1"/>
    <w:rsid w:val="001514A5"/>
    <w:rsid w:val="00160664"/>
    <w:rsid w:val="00161C30"/>
    <w:rsid w:val="001620D2"/>
    <w:rsid w:val="00162516"/>
    <w:rsid w:val="00162BFE"/>
    <w:rsid w:val="00180A76"/>
    <w:rsid w:val="001838CC"/>
    <w:rsid w:val="00183BE8"/>
    <w:rsid w:val="00183CDF"/>
    <w:rsid w:val="00183EC1"/>
    <w:rsid w:val="0018427E"/>
    <w:rsid w:val="00185AE9"/>
    <w:rsid w:val="001876FC"/>
    <w:rsid w:val="00187D4B"/>
    <w:rsid w:val="00190806"/>
    <w:rsid w:val="00196183"/>
    <w:rsid w:val="001A07F8"/>
    <w:rsid w:val="001A1189"/>
    <w:rsid w:val="001A1AC6"/>
    <w:rsid w:val="001A6938"/>
    <w:rsid w:val="001A6C6D"/>
    <w:rsid w:val="001B0A06"/>
    <w:rsid w:val="001B36ED"/>
    <w:rsid w:val="001B3B79"/>
    <w:rsid w:val="001B6F4F"/>
    <w:rsid w:val="001C0F15"/>
    <w:rsid w:val="001C4049"/>
    <w:rsid w:val="001C4574"/>
    <w:rsid w:val="001D04AB"/>
    <w:rsid w:val="001D24F3"/>
    <w:rsid w:val="001D4FEA"/>
    <w:rsid w:val="001D5611"/>
    <w:rsid w:val="001D6353"/>
    <w:rsid w:val="001E133D"/>
    <w:rsid w:val="001E424B"/>
    <w:rsid w:val="001E4AB3"/>
    <w:rsid w:val="001E640A"/>
    <w:rsid w:val="001E7D0D"/>
    <w:rsid w:val="001F0ABE"/>
    <w:rsid w:val="001F501C"/>
    <w:rsid w:val="001F5E11"/>
    <w:rsid w:val="001F6D59"/>
    <w:rsid w:val="00202BFC"/>
    <w:rsid w:val="00231C40"/>
    <w:rsid w:val="00236602"/>
    <w:rsid w:val="00240CE0"/>
    <w:rsid w:val="00240E63"/>
    <w:rsid w:val="00244E1E"/>
    <w:rsid w:val="00244EEF"/>
    <w:rsid w:val="00246B9F"/>
    <w:rsid w:val="002506CE"/>
    <w:rsid w:val="002611B1"/>
    <w:rsid w:val="0026137A"/>
    <w:rsid w:val="00261EC4"/>
    <w:rsid w:val="00262C78"/>
    <w:rsid w:val="00263A8D"/>
    <w:rsid w:val="00264F1C"/>
    <w:rsid w:val="00266A4E"/>
    <w:rsid w:val="00267DC0"/>
    <w:rsid w:val="002747AD"/>
    <w:rsid w:val="002754A6"/>
    <w:rsid w:val="002758EE"/>
    <w:rsid w:val="0028169A"/>
    <w:rsid w:val="00292EA0"/>
    <w:rsid w:val="00294077"/>
    <w:rsid w:val="00294B72"/>
    <w:rsid w:val="00296549"/>
    <w:rsid w:val="002969F5"/>
    <w:rsid w:val="002A7CB2"/>
    <w:rsid w:val="002B2ACA"/>
    <w:rsid w:val="002B542B"/>
    <w:rsid w:val="002B6F14"/>
    <w:rsid w:val="002B7E98"/>
    <w:rsid w:val="002C0BF1"/>
    <w:rsid w:val="002C1B4B"/>
    <w:rsid w:val="002C4FE2"/>
    <w:rsid w:val="002C71DF"/>
    <w:rsid w:val="002D3099"/>
    <w:rsid w:val="002E35CF"/>
    <w:rsid w:val="002E4081"/>
    <w:rsid w:val="002E49E2"/>
    <w:rsid w:val="002E70C1"/>
    <w:rsid w:val="002F2A36"/>
    <w:rsid w:val="002F6B40"/>
    <w:rsid w:val="00303999"/>
    <w:rsid w:val="003049DD"/>
    <w:rsid w:val="0030536A"/>
    <w:rsid w:val="00305A23"/>
    <w:rsid w:val="00306D1E"/>
    <w:rsid w:val="003102F4"/>
    <w:rsid w:val="0031260B"/>
    <w:rsid w:val="003139B6"/>
    <w:rsid w:val="003142F5"/>
    <w:rsid w:val="0031687B"/>
    <w:rsid w:val="00317F03"/>
    <w:rsid w:val="00327446"/>
    <w:rsid w:val="00327F03"/>
    <w:rsid w:val="003328A1"/>
    <w:rsid w:val="00337C37"/>
    <w:rsid w:val="00337D84"/>
    <w:rsid w:val="00337FFA"/>
    <w:rsid w:val="00344585"/>
    <w:rsid w:val="00347392"/>
    <w:rsid w:val="0035167D"/>
    <w:rsid w:val="00352116"/>
    <w:rsid w:val="00353268"/>
    <w:rsid w:val="00355E7E"/>
    <w:rsid w:val="00360CF6"/>
    <w:rsid w:val="00370CAD"/>
    <w:rsid w:val="00377816"/>
    <w:rsid w:val="003834CB"/>
    <w:rsid w:val="00383ED8"/>
    <w:rsid w:val="0039011D"/>
    <w:rsid w:val="00391101"/>
    <w:rsid w:val="00391649"/>
    <w:rsid w:val="00391F6D"/>
    <w:rsid w:val="00392DD4"/>
    <w:rsid w:val="00393242"/>
    <w:rsid w:val="00393DA5"/>
    <w:rsid w:val="003A6073"/>
    <w:rsid w:val="003B367A"/>
    <w:rsid w:val="003B5511"/>
    <w:rsid w:val="003B604E"/>
    <w:rsid w:val="003B6D1A"/>
    <w:rsid w:val="003C023E"/>
    <w:rsid w:val="003C0461"/>
    <w:rsid w:val="003C140D"/>
    <w:rsid w:val="003C4859"/>
    <w:rsid w:val="003C70B3"/>
    <w:rsid w:val="003C7E21"/>
    <w:rsid w:val="003D086F"/>
    <w:rsid w:val="003D3A3F"/>
    <w:rsid w:val="003D53D7"/>
    <w:rsid w:val="003D6DEC"/>
    <w:rsid w:val="003E264D"/>
    <w:rsid w:val="003E3F19"/>
    <w:rsid w:val="003F2494"/>
    <w:rsid w:val="003F269C"/>
    <w:rsid w:val="00400B20"/>
    <w:rsid w:val="00400BD0"/>
    <w:rsid w:val="0040408F"/>
    <w:rsid w:val="00404269"/>
    <w:rsid w:val="00410F43"/>
    <w:rsid w:val="0041130F"/>
    <w:rsid w:val="00411AC0"/>
    <w:rsid w:val="004128B9"/>
    <w:rsid w:val="00422639"/>
    <w:rsid w:val="0042491E"/>
    <w:rsid w:val="0042595B"/>
    <w:rsid w:val="00425E8C"/>
    <w:rsid w:val="00427649"/>
    <w:rsid w:val="00430F14"/>
    <w:rsid w:val="0043246F"/>
    <w:rsid w:val="0043356E"/>
    <w:rsid w:val="004336CC"/>
    <w:rsid w:val="00434885"/>
    <w:rsid w:val="00434F63"/>
    <w:rsid w:val="00440271"/>
    <w:rsid w:val="00440CE1"/>
    <w:rsid w:val="00443322"/>
    <w:rsid w:val="004467C6"/>
    <w:rsid w:val="00452C37"/>
    <w:rsid w:val="00453CED"/>
    <w:rsid w:val="00455AA1"/>
    <w:rsid w:val="00456CF3"/>
    <w:rsid w:val="0046279A"/>
    <w:rsid w:val="00466295"/>
    <w:rsid w:val="00466A93"/>
    <w:rsid w:val="00471D2E"/>
    <w:rsid w:val="00472C10"/>
    <w:rsid w:val="00474399"/>
    <w:rsid w:val="00474BD3"/>
    <w:rsid w:val="00474E5D"/>
    <w:rsid w:val="00474F81"/>
    <w:rsid w:val="0048142F"/>
    <w:rsid w:val="0048362B"/>
    <w:rsid w:val="004879FD"/>
    <w:rsid w:val="0049599C"/>
    <w:rsid w:val="004964A4"/>
    <w:rsid w:val="004A2C4E"/>
    <w:rsid w:val="004A7121"/>
    <w:rsid w:val="004B1668"/>
    <w:rsid w:val="004B201E"/>
    <w:rsid w:val="004B4512"/>
    <w:rsid w:val="004B5241"/>
    <w:rsid w:val="004B60FC"/>
    <w:rsid w:val="004C44A3"/>
    <w:rsid w:val="004D42C9"/>
    <w:rsid w:val="004D53D6"/>
    <w:rsid w:val="004D554D"/>
    <w:rsid w:val="004E0AFB"/>
    <w:rsid w:val="004E4EF2"/>
    <w:rsid w:val="004E5BAD"/>
    <w:rsid w:val="004E7814"/>
    <w:rsid w:val="004E782D"/>
    <w:rsid w:val="004F0715"/>
    <w:rsid w:val="004F4256"/>
    <w:rsid w:val="004F604A"/>
    <w:rsid w:val="004F7DA0"/>
    <w:rsid w:val="00501C3F"/>
    <w:rsid w:val="005051B5"/>
    <w:rsid w:val="0051175F"/>
    <w:rsid w:val="005138EE"/>
    <w:rsid w:val="005140C7"/>
    <w:rsid w:val="00514990"/>
    <w:rsid w:val="005157AB"/>
    <w:rsid w:val="005215AA"/>
    <w:rsid w:val="00521B97"/>
    <w:rsid w:val="005347BE"/>
    <w:rsid w:val="00546F4A"/>
    <w:rsid w:val="00552960"/>
    <w:rsid w:val="005604B7"/>
    <w:rsid w:val="005616B0"/>
    <w:rsid w:val="00562DEA"/>
    <w:rsid w:val="0056330C"/>
    <w:rsid w:val="00563C26"/>
    <w:rsid w:val="00566B6A"/>
    <w:rsid w:val="005671F9"/>
    <w:rsid w:val="00570DEC"/>
    <w:rsid w:val="005718E8"/>
    <w:rsid w:val="00572B3A"/>
    <w:rsid w:val="00573BE6"/>
    <w:rsid w:val="00573C8F"/>
    <w:rsid w:val="00576A51"/>
    <w:rsid w:val="0057792C"/>
    <w:rsid w:val="00580D5E"/>
    <w:rsid w:val="005819FA"/>
    <w:rsid w:val="00583732"/>
    <w:rsid w:val="0058715D"/>
    <w:rsid w:val="0058751A"/>
    <w:rsid w:val="0059412F"/>
    <w:rsid w:val="00595521"/>
    <w:rsid w:val="00595813"/>
    <w:rsid w:val="00596B87"/>
    <w:rsid w:val="005A0455"/>
    <w:rsid w:val="005A0603"/>
    <w:rsid w:val="005A46A0"/>
    <w:rsid w:val="005B37D5"/>
    <w:rsid w:val="005B438B"/>
    <w:rsid w:val="005B57C6"/>
    <w:rsid w:val="005B6D36"/>
    <w:rsid w:val="005C1B5B"/>
    <w:rsid w:val="005C233A"/>
    <w:rsid w:val="005D1898"/>
    <w:rsid w:val="005D3FE4"/>
    <w:rsid w:val="005D6347"/>
    <w:rsid w:val="005D7B7E"/>
    <w:rsid w:val="005E05F0"/>
    <w:rsid w:val="005E6CB9"/>
    <w:rsid w:val="005F0643"/>
    <w:rsid w:val="005F14A8"/>
    <w:rsid w:val="005F1D89"/>
    <w:rsid w:val="005F21CD"/>
    <w:rsid w:val="005F23CE"/>
    <w:rsid w:val="005F292D"/>
    <w:rsid w:val="005F58B9"/>
    <w:rsid w:val="005F5ACD"/>
    <w:rsid w:val="005F68A5"/>
    <w:rsid w:val="005F7B03"/>
    <w:rsid w:val="0060112F"/>
    <w:rsid w:val="006026A7"/>
    <w:rsid w:val="00606061"/>
    <w:rsid w:val="00610750"/>
    <w:rsid w:val="00613081"/>
    <w:rsid w:val="006147A5"/>
    <w:rsid w:val="00622A7C"/>
    <w:rsid w:val="00627366"/>
    <w:rsid w:val="00627DD3"/>
    <w:rsid w:val="00631831"/>
    <w:rsid w:val="0063285E"/>
    <w:rsid w:val="006352B3"/>
    <w:rsid w:val="00637D2E"/>
    <w:rsid w:val="00640A18"/>
    <w:rsid w:val="0064262C"/>
    <w:rsid w:val="00646B10"/>
    <w:rsid w:val="00647F78"/>
    <w:rsid w:val="00650CA1"/>
    <w:rsid w:val="006523C5"/>
    <w:rsid w:val="006578CB"/>
    <w:rsid w:val="00660E14"/>
    <w:rsid w:val="0066105E"/>
    <w:rsid w:val="00661CD8"/>
    <w:rsid w:val="0066241A"/>
    <w:rsid w:val="006719EE"/>
    <w:rsid w:val="0067259C"/>
    <w:rsid w:val="006727DF"/>
    <w:rsid w:val="00675E1E"/>
    <w:rsid w:val="006764AC"/>
    <w:rsid w:val="00676563"/>
    <w:rsid w:val="00676D13"/>
    <w:rsid w:val="00683662"/>
    <w:rsid w:val="00683FF8"/>
    <w:rsid w:val="0068425E"/>
    <w:rsid w:val="006846DA"/>
    <w:rsid w:val="00686AF3"/>
    <w:rsid w:val="006879AC"/>
    <w:rsid w:val="00691B71"/>
    <w:rsid w:val="006935CB"/>
    <w:rsid w:val="0069451A"/>
    <w:rsid w:val="00695918"/>
    <w:rsid w:val="006A1500"/>
    <w:rsid w:val="006A23C2"/>
    <w:rsid w:val="006A53C8"/>
    <w:rsid w:val="006A5A81"/>
    <w:rsid w:val="006B0483"/>
    <w:rsid w:val="006B3E80"/>
    <w:rsid w:val="006C068D"/>
    <w:rsid w:val="006C4F81"/>
    <w:rsid w:val="006C7019"/>
    <w:rsid w:val="006C7C51"/>
    <w:rsid w:val="006D050C"/>
    <w:rsid w:val="006D1233"/>
    <w:rsid w:val="006D21CA"/>
    <w:rsid w:val="006D4B24"/>
    <w:rsid w:val="006E3DF0"/>
    <w:rsid w:val="006F2001"/>
    <w:rsid w:val="006F53C7"/>
    <w:rsid w:val="006F6D21"/>
    <w:rsid w:val="006F7AAB"/>
    <w:rsid w:val="00702F10"/>
    <w:rsid w:val="007041CC"/>
    <w:rsid w:val="00707342"/>
    <w:rsid w:val="00712D79"/>
    <w:rsid w:val="00720B35"/>
    <w:rsid w:val="00722065"/>
    <w:rsid w:val="007232C8"/>
    <w:rsid w:val="00726405"/>
    <w:rsid w:val="00727BD9"/>
    <w:rsid w:val="0073170F"/>
    <w:rsid w:val="0073221F"/>
    <w:rsid w:val="00732C79"/>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753E"/>
    <w:rsid w:val="00761833"/>
    <w:rsid w:val="00764F66"/>
    <w:rsid w:val="00766844"/>
    <w:rsid w:val="00767634"/>
    <w:rsid w:val="00767A8F"/>
    <w:rsid w:val="00770052"/>
    <w:rsid w:val="00777F36"/>
    <w:rsid w:val="0078174A"/>
    <w:rsid w:val="007877F8"/>
    <w:rsid w:val="0079272B"/>
    <w:rsid w:val="007936C7"/>
    <w:rsid w:val="00795193"/>
    <w:rsid w:val="00797035"/>
    <w:rsid w:val="00797367"/>
    <w:rsid w:val="007A3FC9"/>
    <w:rsid w:val="007A594D"/>
    <w:rsid w:val="007A779D"/>
    <w:rsid w:val="007B3AD1"/>
    <w:rsid w:val="007B69AF"/>
    <w:rsid w:val="007C2DCE"/>
    <w:rsid w:val="007C6077"/>
    <w:rsid w:val="007D420C"/>
    <w:rsid w:val="007D51BF"/>
    <w:rsid w:val="007E3522"/>
    <w:rsid w:val="007E576F"/>
    <w:rsid w:val="007E7BCC"/>
    <w:rsid w:val="007F0E8C"/>
    <w:rsid w:val="007F1B6B"/>
    <w:rsid w:val="007F1C11"/>
    <w:rsid w:val="00804AA3"/>
    <w:rsid w:val="008074C6"/>
    <w:rsid w:val="0081458D"/>
    <w:rsid w:val="008162E7"/>
    <w:rsid w:val="00820AA1"/>
    <w:rsid w:val="00821CF8"/>
    <w:rsid w:val="00822412"/>
    <w:rsid w:val="00825918"/>
    <w:rsid w:val="00827A9D"/>
    <w:rsid w:val="00831F11"/>
    <w:rsid w:val="00832508"/>
    <w:rsid w:val="008332D8"/>
    <w:rsid w:val="00837275"/>
    <w:rsid w:val="00837F3A"/>
    <w:rsid w:val="00842E83"/>
    <w:rsid w:val="00843255"/>
    <w:rsid w:val="008448C6"/>
    <w:rsid w:val="00844F56"/>
    <w:rsid w:val="00845845"/>
    <w:rsid w:val="008524DB"/>
    <w:rsid w:val="00860204"/>
    <w:rsid w:val="00861E2C"/>
    <w:rsid w:val="00866CE0"/>
    <w:rsid w:val="00870E6E"/>
    <w:rsid w:val="00870FF7"/>
    <w:rsid w:val="0087265B"/>
    <w:rsid w:val="00873C6D"/>
    <w:rsid w:val="008741C6"/>
    <w:rsid w:val="00880CDA"/>
    <w:rsid w:val="00883F4B"/>
    <w:rsid w:val="00886107"/>
    <w:rsid w:val="00891C0A"/>
    <w:rsid w:val="00894548"/>
    <w:rsid w:val="00897A2F"/>
    <w:rsid w:val="008A05D4"/>
    <w:rsid w:val="008A20AC"/>
    <w:rsid w:val="008A29C0"/>
    <w:rsid w:val="008B09F8"/>
    <w:rsid w:val="008C48CE"/>
    <w:rsid w:val="008D50B4"/>
    <w:rsid w:val="008D5B4B"/>
    <w:rsid w:val="008E0561"/>
    <w:rsid w:val="008E0ED5"/>
    <w:rsid w:val="008E1227"/>
    <w:rsid w:val="008E2CB0"/>
    <w:rsid w:val="008E50F7"/>
    <w:rsid w:val="008E70E2"/>
    <w:rsid w:val="008F2AEB"/>
    <w:rsid w:val="008F2F08"/>
    <w:rsid w:val="008F510F"/>
    <w:rsid w:val="008F5A9D"/>
    <w:rsid w:val="009025F8"/>
    <w:rsid w:val="00903710"/>
    <w:rsid w:val="009141D4"/>
    <w:rsid w:val="00925837"/>
    <w:rsid w:val="00927368"/>
    <w:rsid w:val="009352F4"/>
    <w:rsid w:val="009446C2"/>
    <w:rsid w:val="00950AC4"/>
    <w:rsid w:val="009526B5"/>
    <w:rsid w:val="00955D57"/>
    <w:rsid w:val="00960819"/>
    <w:rsid w:val="00963599"/>
    <w:rsid w:val="00966619"/>
    <w:rsid w:val="00971FAE"/>
    <w:rsid w:val="00973260"/>
    <w:rsid w:val="00974C59"/>
    <w:rsid w:val="00975890"/>
    <w:rsid w:val="00980720"/>
    <w:rsid w:val="00980E13"/>
    <w:rsid w:val="00981195"/>
    <w:rsid w:val="0098160C"/>
    <w:rsid w:val="009824D9"/>
    <w:rsid w:val="00982C7C"/>
    <w:rsid w:val="00990CDB"/>
    <w:rsid w:val="00994534"/>
    <w:rsid w:val="009A1EBD"/>
    <w:rsid w:val="009A3B6E"/>
    <w:rsid w:val="009B00F5"/>
    <w:rsid w:val="009B2557"/>
    <w:rsid w:val="009B55E1"/>
    <w:rsid w:val="009B7307"/>
    <w:rsid w:val="009B7CCE"/>
    <w:rsid w:val="009C012E"/>
    <w:rsid w:val="009C076B"/>
    <w:rsid w:val="009C19EA"/>
    <w:rsid w:val="009C19F2"/>
    <w:rsid w:val="009C2D84"/>
    <w:rsid w:val="009C4623"/>
    <w:rsid w:val="009D5847"/>
    <w:rsid w:val="009D69A0"/>
    <w:rsid w:val="009D7CB2"/>
    <w:rsid w:val="009D7CCB"/>
    <w:rsid w:val="009E1A53"/>
    <w:rsid w:val="009E222A"/>
    <w:rsid w:val="009E3FA1"/>
    <w:rsid w:val="009E4FBE"/>
    <w:rsid w:val="009E66DE"/>
    <w:rsid w:val="009E7F73"/>
    <w:rsid w:val="009F31B9"/>
    <w:rsid w:val="009F6DBB"/>
    <w:rsid w:val="009F7985"/>
    <w:rsid w:val="00A0275E"/>
    <w:rsid w:val="00A03208"/>
    <w:rsid w:val="00A06C6F"/>
    <w:rsid w:val="00A14229"/>
    <w:rsid w:val="00A243AA"/>
    <w:rsid w:val="00A250C4"/>
    <w:rsid w:val="00A267FC"/>
    <w:rsid w:val="00A31B58"/>
    <w:rsid w:val="00A4024C"/>
    <w:rsid w:val="00A42273"/>
    <w:rsid w:val="00A429A5"/>
    <w:rsid w:val="00A4541E"/>
    <w:rsid w:val="00A45522"/>
    <w:rsid w:val="00A45B3C"/>
    <w:rsid w:val="00A5036D"/>
    <w:rsid w:val="00A5407E"/>
    <w:rsid w:val="00A55960"/>
    <w:rsid w:val="00A56E6D"/>
    <w:rsid w:val="00A57DDF"/>
    <w:rsid w:val="00A60E3E"/>
    <w:rsid w:val="00A70854"/>
    <w:rsid w:val="00A71E02"/>
    <w:rsid w:val="00A77F22"/>
    <w:rsid w:val="00A80974"/>
    <w:rsid w:val="00A81C09"/>
    <w:rsid w:val="00A830FB"/>
    <w:rsid w:val="00A844D6"/>
    <w:rsid w:val="00A87CD7"/>
    <w:rsid w:val="00A907AD"/>
    <w:rsid w:val="00A91F3E"/>
    <w:rsid w:val="00A93B2E"/>
    <w:rsid w:val="00A94917"/>
    <w:rsid w:val="00AA0E75"/>
    <w:rsid w:val="00AA1B0B"/>
    <w:rsid w:val="00AA5167"/>
    <w:rsid w:val="00AA5A78"/>
    <w:rsid w:val="00AA7F74"/>
    <w:rsid w:val="00AB32F5"/>
    <w:rsid w:val="00AB5818"/>
    <w:rsid w:val="00AB7C2A"/>
    <w:rsid w:val="00AB7E23"/>
    <w:rsid w:val="00AC0A84"/>
    <w:rsid w:val="00AC1FC3"/>
    <w:rsid w:val="00AC3ECD"/>
    <w:rsid w:val="00AC42D6"/>
    <w:rsid w:val="00AD1250"/>
    <w:rsid w:val="00AE4806"/>
    <w:rsid w:val="00AE5534"/>
    <w:rsid w:val="00AE612B"/>
    <w:rsid w:val="00AE61BA"/>
    <w:rsid w:val="00AE699E"/>
    <w:rsid w:val="00AF575F"/>
    <w:rsid w:val="00AF6D6C"/>
    <w:rsid w:val="00B00169"/>
    <w:rsid w:val="00B0459F"/>
    <w:rsid w:val="00B10295"/>
    <w:rsid w:val="00B12CDF"/>
    <w:rsid w:val="00B1569B"/>
    <w:rsid w:val="00B17222"/>
    <w:rsid w:val="00B17A7E"/>
    <w:rsid w:val="00B214A8"/>
    <w:rsid w:val="00B21624"/>
    <w:rsid w:val="00B25F32"/>
    <w:rsid w:val="00B26540"/>
    <w:rsid w:val="00B312DC"/>
    <w:rsid w:val="00B326F5"/>
    <w:rsid w:val="00B40F1A"/>
    <w:rsid w:val="00B458B5"/>
    <w:rsid w:val="00B5497E"/>
    <w:rsid w:val="00B60902"/>
    <w:rsid w:val="00B63169"/>
    <w:rsid w:val="00B647D3"/>
    <w:rsid w:val="00B7193D"/>
    <w:rsid w:val="00B7428B"/>
    <w:rsid w:val="00B904EB"/>
    <w:rsid w:val="00B90C00"/>
    <w:rsid w:val="00B915D6"/>
    <w:rsid w:val="00B95CE6"/>
    <w:rsid w:val="00BA23C4"/>
    <w:rsid w:val="00BA3615"/>
    <w:rsid w:val="00BA77EC"/>
    <w:rsid w:val="00BB6987"/>
    <w:rsid w:val="00BC071C"/>
    <w:rsid w:val="00BC4368"/>
    <w:rsid w:val="00BC6296"/>
    <w:rsid w:val="00BD371A"/>
    <w:rsid w:val="00BD4BC3"/>
    <w:rsid w:val="00BD6597"/>
    <w:rsid w:val="00BD69D4"/>
    <w:rsid w:val="00BE0A5C"/>
    <w:rsid w:val="00BE295E"/>
    <w:rsid w:val="00BE34A4"/>
    <w:rsid w:val="00BE3795"/>
    <w:rsid w:val="00BE46DE"/>
    <w:rsid w:val="00BE4726"/>
    <w:rsid w:val="00BE6B59"/>
    <w:rsid w:val="00BE7938"/>
    <w:rsid w:val="00BF2413"/>
    <w:rsid w:val="00BF3E16"/>
    <w:rsid w:val="00BF3FB3"/>
    <w:rsid w:val="00C0082E"/>
    <w:rsid w:val="00C06135"/>
    <w:rsid w:val="00C11CE9"/>
    <w:rsid w:val="00C1293A"/>
    <w:rsid w:val="00C146F8"/>
    <w:rsid w:val="00C154C7"/>
    <w:rsid w:val="00C15F07"/>
    <w:rsid w:val="00C21AD2"/>
    <w:rsid w:val="00C2483E"/>
    <w:rsid w:val="00C259F8"/>
    <w:rsid w:val="00C3001E"/>
    <w:rsid w:val="00C32726"/>
    <w:rsid w:val="00C32F9E"/>
    <w:rsid w:val="00C33941"/>
    <w:rsid w:val="00C33E94"/>
    <w:rsid w:val="00C347E8"/>
    <w:rsid w:val="00C4392C"/>
    <w:rsid w:val="00C4526D"/>
    <w:rsid w:val="00C46DA2"/>
    <w:rsid w:val="00C523F9"/>
    <w:rsid w:val="00C52CB6"/>
    <w:rsid w:val="00C57FAF"/>
    <w:rsid w:val="00C6133C"/>
    <w:rsid w:val="00C66E94"/>
    <w:rsid w:val="00C8037E"/>
    <w:rsid w:val="00C81AFA"/>
    <w:rsid w:val="00C85018"/>
    <w:rsid w:val="00C85510"/>
    <w:rsid w:val="00C90394"/>
    <w:rsid w:val="00C9371B"/>
    <w:rsid w:val="00C94CC7"/>
    <w:rsid w:val="00C967C3"/>
    <w:rsid w:val="00C9696B"/>
    <w:rsid w:val="00CA3945"/>
    <w:rsid w:val="00CB08AA"/>
    <w:rsid w:val="00CC0A46"/>
    <w:rsid w:val="00CC102C"/>
    <w:rsid w:val="00CD0ED9"/>
    <w:rsid w:val="00CD14C2"/>
    <w:rsid w:val="00CD168F"/>
    <w:rsid w:val="00CD27A3"/>
    <w:rsid w:val="00CD30F0"/>
    <w:rsid w:val="00CD4B34"/>
    <w:rsid w:val="00CD54F7"/>
    <w:rsid w:val="00CE0E96"/>
    <w:rsid w:val="00CE213A"/>
    <w:rsid w:val="00CE2C8D"/>
    <w:rsid w:val="00CE2F39"/>
    <w:rsid w:val="00CE6B2B"/>
    <w:rsid w:val="00CF0EC0"/>
    <w:rsid w:val="00CF1091"/>
    <w:rsid w:val="00CF3191"/>
    <w:rsid w:val="00CF34F6"/>
    <w:rsid w:val="00CF5FA9"/>
    <w:rsid w:val="00CF6DC7"/>
    <w:rsid w:val="00D031C7"/>
    <w:rsid w:val="00D047C7"/>
    <w:rsid w:val="00D04833"/>
    <w:rsid w:val="00D050F7"/>
    <w:rsid w:val="00D1044B"/>
    <w:rsid w:val="00D12F4A"/>
    <w:rsid w:val="00D13931"/>
    <w:rsid w:val="00D15C3E"/>
    <w:rsid w:val="00D16228"/>
    <w:rsid w:val="00D165FA"/>
    <w:rsid w:val="00D211E4"/>
    <w:rsid w:val="00D216A4"/>
    <w:rsid w:val="00D21A04"/>
    <w:rsid w:val="00D26611"/>
    <w:rsid w:val="00D27EC7"/>
    <w:rsid w:val="00D30121"/>
    <w:rsid w:val="00D328BA"/>
    <w:rsid w:val="00D36940"/>
    <w:rsid w:val="00D37BCD"/>
    <w:rsid w:val="00D418A8"/>
    <w:rsid w:val="00D41B52"/>
    <w:rsid w:val="00D41E1D"/>
    <w:rsid w:val="00D46933"/>
    <w:rsid w:val="00D47859"/>
    <w:rsid w:val="00D501CC"/>
    <w:rsid w:val="00D539BD"/>
    <w:rsid w:val="00D603E5"/>
    <w:rsid w:val="00D60796"/>
    <w:rsid w:val="00D6079B"/>
    <w:rsid w:val="00D653CD"/>
    <w:rsid w:val="00D65636"/>
    <w:rsid w:val="00D65666"/>
    <w:rsid w:val="00D6678D"/>
    <w:rsid w:val="00D72739"/>
    <w:rsid w:val="00D736B4"/>
    <w:rsid w:val="00D7603A"/>
    <w:rsid w:val="00D80681"/>
    <w:rsid w:val="00D80C6D"/>
    <w:rsid w:val="00D819DC"/>
    <w:rsid w:val="00D84AB8"/>
    <w:rsid w:val="00D858F3"/>
    <w:rsid w:val="00D87CF8"/>
    <w:rsid w:val="00D91293"/>
    <w:rsid w:val="00D916B9"/>
    <w:rsid w:val="00D91A92"/>
    <w:rsid w:val="00D92E8D"/>
    <w:rsid w:val="00D93C0A"/>
    <w:rsid w:val="00D93DA4"/>
    <w:rsid w:val="00D96EF9"/>
    <w:rsid w:val="00DA0D9D"/>
    <w:rsid w:val="00DA320B"/>
    <w:rsid w:val="00DA7E7D"/>
    <w:rsid w:val="00DB0557"/>
    <w:rsid w:val="00DB11D6"/>
    <w:rsid w:val="00DB3ACE"/>
    <w:rsid w:val="00DB5787"/>
    <w:rsid w:val="00DC0F3C"/>
    <w:rsid w:val="00DC62C1"/>
    <w:rsid w:val="00DC6F01"/>
    <w:rsid w:val="00DD0B03"/>
    <w:rsid w:val="00DD130C"/>
    <w:rsid w:val="00DD4033"/>
    <w:rsid w:val="00DD40BB"/>
    <w:rsid w:val="00DE1534"/>
    <w:rsid w:val="00DE4F45"/>
    <w:rsid w:val="00DF112B"/>
    <w:rsid w:val="00DF2A3F"/>
    <w:rsid w:val="00DF4C3B"/>
    <w:rsid w:val="00E007BB"/>
    <w:rsid w:val="00E0177A"/>
    <w:rsid w:val="00E017FF"/>
    <w:rsid w:val="00E07D8A"/>
    <w:rsid w:val="00E11D99"/>
    <w:rsid w:val="00E14523"/>
    <w:rsid w:val="00E1577E"/>
    <w:rsid w:val="00E17E57"/>
    <w:rsid w:val="00E204F3"/>
    <w:rsid w:val="00E25FE3"/>
    <w:rsid w:val="00E267F9"/>
    <w:rsid w:val="00E27A4D"/>
    <w:rsid w:val="00E3022C"/>
    <w:rsid w:val="00E31BAD"/>
    <w:rsid w:val="00E31C9F"/>
    <w:rsid w:val="00E34238"/>
    <w:rsid w:val="00E40394"/>
    <w:rsid w:val="00E404A4"/>
    <w:rsid w:val="00E40954"/>
    <w:rsid w:val="00E422D1"/>
    <w:rsid w:val="00E4374A"/>
    <w:rsid w:val="00E45E67"/>
    <w:rsid w:val="00E47311"/>
    <w:rsid w:val="00E51AA6"/>
    <w:rsid w:val="00E52BFB"/>
    <w:rsid w:val="00E55990"/>
    <w:rsid w:val="00E55E3E"/>
    <w:rsid w:val="00E5721D"/>
    <w:rsid w:val="00E57826"/>
    <w:rsid w:val="00E57A7F"/>
    <w:rsid w:val="00E57D3B"/>
    <w:rsid w:val="00E62BE8"/>
    <w:rsid w:val="00E62F71"/>
    <w:rsid w:val="00E6775C"/>
    <w:rsid w:val="00E72AD3"/>
    <w:rsid w:val="00E73688"/>
    <w:rsid w:val="00E7436C"/>
    <w:rsid w:val="00E747F5"/>
    <w:rsid w:val="00E76109"/>
    <w:rsid w:val="00E763B4"/>
    <w:rsid w:val="00E80214"/>
    <w:rsid w:val="00E808CF"/>
    <w:rsid w:val="00E85123"/>
    <w:rsid w:val="00E861CE"/>
    <w:rsid w:val="00E92139"/>
    <w:rsid w:val="00E9583A"/>
    <w:rsid w:val="00E96F27"/>
    <w:rsid w:val="00EA1766"/>
    <w:rsid w:val="00EB2D99"/>
    <w:rsid w:val="00EB30E2"/>
    <w:rsid w:val="00EB7697"/>
    <w:rsid w:val="00EB7FB1"/>
    <w:rsid w:val="00EC3AA8"/>
    <w:rsid w:val="00EC4CD0"/>
    <w:rsid w:val="00EC5E8B"/>
    <w:rsid w:val="00ED0B12"/>
    <w:rsid w:val="00ED5AD3"/>
    <w:rsid w:val="00EE0139"/>
    <w:rsid w:val="00EE3B57"/>
    <w:rsid w:val="00EE5DAB"/>
    <w:rsid w:val="00EF0E73"/>
    <w:rsid w:val="00EF1150"/>
    <w:rsid w:val="00EF43DD"/>
    <w:rsid w:val="00EF5095"/>
    <w:rsid w:val="00EF7824"/>
    <w:rsid w:val="00EF7F5D"/>
    <w:rsid w:val="00F058DB"/>
    <w:rsid w:val="00F06BFF"/>
    <w:rsid w:val="00F13D78"/>
    <w:rsid w:val="00F14473"/>
    <w:rsid w:val="00F1689D"/>
    <w:rsid w:val="00F1743E"/>
    <w:rsid w:val="00F17CFB"/>
    <w:rsid w:val="00F223EF"/>
    <w:rsid w:val="00F2662F"/>
    <w:rsid w:val="00F278DE"/>
    <w:rsid w:val="00F31486"/>
    <w:rsid w:val="00F32A9A"/>
    <w:rsid w:val="00F3595D"/>
    <w:rsid w:val="00F4030C"/>
    <w:rsid w:val="00F41987"/>
    <w:rsid w:val="00F456A6"/>
    <w:rsid w:val="00F5044B"/>
    <w:rsid w:val="00F52367"/>
    <w:rsid w:val="00F5266A"/>
    <w:rsid w:val="00F52E1D"/>
    <w:rsid w:val="00F63816"/>
    <w:rsid w:val="00F64B5F"/>
    <w:rsid w:val="00F74119"/>
    <w:rsid w:val="00F810A2"/>
    <w:rsid w:val="00F818DF"/>
    <w:rsid w:val="00F8723E"/>
    <w:rsid w:val="00F90C42"/>
    <w:rsid w:val="00F916B9"/>
    <w:rsid w:val="00F96770"/>
    <w:rsid w:val="00F970D1"/>
    <w:rsid w:val="00FA0A68"/>
    <w:rsid w:val="00FA2024"/>
    <w:rsid w:val="00FB172D"/>
    <w:rsid w:val="00FB4796"/>
    <w:rsid w:val="00FC0095"/>
    <w:rsid w:val="00FC578D"/>
    <w:rsid w:val="00FD5829"/>
    <w:rsid w:val="00FD5DB9"/>
    <w:rsid w:val="00FE3D8D"/>
    <w:rsid w:val="00FE5C2F"/>
    <w:rsid w:val="00FF0F98"/>
    <w:rsid w:val="00FF107C"/>
    <w:rsid w:val="00FF4116"/>
    <w:rsid w:val="00FF5F63"/>
    <w:rsid w:val="00FF6D91"/>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05</TotalTime>
  <Pages>14</Pages>
  <Words>25480</Words>
  <Characters>145239</Characters>
  <Application>Microsoft Office Word</Application>
  <DocSecurity>0</DocSecurity>
  <Lines>1210</Lines>
  <Paragraphs>340</Paragraphs>
  <ScaleCrop>false</ScaleCrop>
  <Company/>
  <LinksUpToDate>false</LinksUpToDate>
  <CharactersWithSpaces>17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882</cp:revision>
  <dcterms:created xsi:type="dcterms:W3CDTF">2025-03-30T20:44:00Z</dcterms:created>
  <dcterms:modified xsi:type="dcterms:W3CDTF">2025-04-22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zlavjX"/&gt;&lt;style id="http://www.zotero.org/styles/ecology" hasBibliography="1" bibliographyStyleHasBeenSet="1"/&gt;&lt;prefs&gt;&lt;pref name="fieldType" value="Field"/&gt;&lt;/prefs&gt;&lt;/data&gt;</vt:lpwstr>
  </property>
</Properties>
</file>